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AC7A2" w14:textId="77777777" w:rsidR="00D60943" w:rsidRPr="00137AC7" w:rsidRDefault="00D60943" w:rsidP="00D60943">
      <w:pPr>
        <w:rPr>
          <w:rFonts w:ascii="Times New Roman" w:hAnsi="Times New Roman" w:cs="Times New Roman"/>
        </w:rPr>
      </w:pPr>
    </w:p>
    <w:p w14:paraId="58F97BF3" w14:textId="77777777" w:rsidR="00D60943" w:rsidRPr="00137AC7" w:rsidRDefault="00D60943" w:rsidP="00D60943">
      <w:pPr>
        <w:rPr>
          <w:rFonts w:ascii="Times New Roman" w:hAnsi="Times New Roman" w:cs="Times New Roman"/>
        </w:rPr>
      </w:pPr>
    </w:p>
    <w:p w14:paraId="7614FAE8" w14:textId="77777777" w:rsidR="00D60943" w:rsidRPr="00137AC7" w:rsidRDefault="00D60943" w:rsidP="00D60943">
      <w:pPr>
        <w:rPr>
          <w:rFonts w:ascii="Times New Roman" w:hAnsi="Times New Roman" w:cs="Times New Roman"/>
        </w:rPr>
      </w:pPr>
    </w:p>
    <w:p w14:paraId="1DEA8A1F" w14:textId="77777777" w:rsidR="00D60943" w:rsidRPr="00137AC7" w:rsidRDefault="00D60943" w:rsidP="00D60943">
      <w:pPr>
        <w:rPr>
          <w:rFonts w:ascii="Times New Roman" w:hAnsi="Times New Roman" w:cs="Times New Roman"/>
        </w:rPr>
      </w:pPr>
    </w:p>
    <w:p w14:paraId="49C19A35" w14:textId="77777777" w:rsidR="00D60943" w:rsidRPr="00137AC7" w:rsidRDefault="00D60943" w:rsidP="00D60943">
      <w:pPr>
        <w:rPr>
          <w:rFonts w:ascii="Times New Roman" w:hAnsi="Times New Roman" w:cs="Times New Roman"/>
        </w:rPr>
      </w:pPr>
    </w:p>
    <w:p w14:paraId="2345C004" w14:textId="77777777" w:rsidR="00D60943" w:rsidRPr="00137AC7" w:rsidRDefault="00D60943" w:rsidP="00D60943">
      <w:pPr>
        <w:rPr>
          <w:rFonts w:ascii="Times New Roman" w:hAnsi="Times New Roman" w:cs="Times New Roman"/>
        </w:rPr>
      </w:pPr>
    </w:p>
    <w:p w14:paraId="45E42E59" w14:textId="77777777" w:rsidR="00D60943" w:rsidRPr="00137AC7" w:rsidRDefault="00D60943" w:rsidP="00D60943">
      <w:pPr>
        <w:rPr>
          <w:rFonts w:ascii="Times New Roman" w:hAnsi="Times New Roman" w:cs="Times New Roman"/>
        </w:rPr>
      </w:pPr>
    </w:p>
    <w:p w14:paraId="5DD2DE74" w14:textId="77777777" w:rsidR="00D60943" w:rsidRPr="00137AC7" w:rsidRDefault="00D60943" w:rsidP="00D60943">
      <w:pPr>
        <w:rPr>
          <w:rFonts w:ascii="Times New Roman" w:hAnsi="Times New Roman" w:cs="Times New Roman"/>
        </w:rPr>
      </w:pPr>
    </w:p>
    <w:p w14:paraId="7DACE4F9" w14:textId="77777777" w:rsidR="00D60943" w:rsidRPr="00137AC7" w:rsidRDefault="00D60943" w:rsidP="00D60943">
      <w:pPr>
        <w:rPr>
          <w:rFonts w:ascii="Times New Roman" w:hAnsi="Times New Roman" w:cs="Times New Roman"/>
        </w:rPr>
      </w:pPr>
    </w:p>
    <w:p w14:paraId="6CD926AE" w14:textId="77777777" w:rsidR="00D60943" w:rsidRPr="00137AC7" w:rsidRDefault="00D60943" w:rsidP="00D60943">
      <w:pPr>
        <w:rPr>
          <w:rFonts w:ascii="Times New Roman" w:hAnsi="Times New Roman" w:cs="Times New Roman"/>
        </w:rPr>
      </w:pPr>
    </w:p>
    <w:p w14:paraId="61ADD5B9" w14:textId="77777777" w:rsidR="00D60943" w:rsidRPr="00137AC7" w:rsidRDefault="00D60943" w:rsidP="00D60943">
      <w:pPr>
        <w:rPr>
          <w:rFonts w:ascii="Times New Roman" w:hAnsi="Times New Roman" w:cs="Times New Roman"/>
        </w:rPr>
      </w:pPr>
    </w:p>
    <w:p w14:paraId="64ED056D" w14:textId="77777777" w:rsidR="00D60943" w:rsidRPr="00137AC7" w:rsidRDefault="00D60943" w:rsidP="00D60943">
      <w:pPr>
        <w:rPr>
          <w:rFonts w:ascii="Times New Roman" w:hAnsi="Times New Roman" w:cs="Times New Roman"/>
        </w:rPr>
      </w:pPr>
    </w:p>
    <w:p w14:paraId="73F62406" w14:textId="77777777" w:rsidR="00D60943" w:rsidRPr="00137AC7" w:rsidRDefault="00D60943" w:rsidP="00D60943">
      <w:pPr>
        <w:rPr>
          <w:rFonts w:ascii="Times New Roman" w:hAnsi="Times New Roman" w:cs="Times New Roman"/>
        </w:rPr>
      </w:pPr>
    </w:p>
    <w:p w14:paraId="44D0FCEE" w14:textId="77777777" w:rsidR="00D60943" w:rsidRPr="00137AC7" w:rsidRDefault="00D60943" w:rsidP="00D60943">
      <w:pPr>
        <w:rPr>
          <w:rFonts w:ascii="Times New Roman" w:hAnsi="Times New Roman" w:cs="Times New Roman"/>
        </w:rPr>
      </w:pPr>
    </w:p>
    <w:p w14:paraId="20840EF4" w14:textId="77777777" w:rsidR="00D60943" w:rsidRPr="00AF0C20" w:rsidRDefault="00D60943" w:rsidP="00D60943">
      <w:pPr>
        <w:rPr>
          <w:rFonts w:ascii="Times New Roman" w:hAnsi="Times New Roman" w:cs="Times New Roman"/>
          <w:sz w:val="32"/>
          <w:szCs w:val="32"/>
        </w:rPr>
      </w:pPr>
    </w:p>
    <w:p w14:paraId="053E6DFA" w14:textId="189DDF21" w:rsidR="00D60943" w:rsidRPr="00137AC7" w:rsidRDefault="00935E1E" w:rsidP="00D60943">
      <w:pPr>
        <w:spacing w:line="480" w:lineRule="auto"/>
        <w:jc w:val="center"/>
        <w:rPr>
          <w:rFonts w:ascii="Times New Roman" w:hAnsi="Times New Roman" w:cs="Times New Roman"/>
        </w:rPr>
      </w:pPr>
      <w:r w:rsidRPr="00AF0C20">
        <w:rPr>
          <w:rFonts w:ascii="Times New Roman" w:hAnsi="Times New Roman" w:cs="Times New Roman"/>
          <w:b/>
          <w:bCs/>
          <w:sz w:val="32"/>
          <w:szCs w:val="32"/>
        </w:rPr>
        <w:t>Pugilistic Prognosticating: Machine Learning Approaches in Predicting the Outcome of a Mixed Martial Arts Bout</w:t>
      </w:r>
      <w:r w:rsidR="00D60943" w:rsidRPr="00137AC7">
        <w:rPr>
          <w:rFonts w:ascii="Times New Roman" w:hAnsi="Times New Roman" w:cs="Times New Roman"/>
          <w:b/>
          <w:bCs/>
        </w:rPr>
        <w:br/>
      </w:r>
      <w:r w:rsidRPr="00137AC7">
        <w:rPr>
          <w:rFonts w:ascii="Times New Roman" w:hAnsi="Times New Roman" w:cs="Times New Roman"/>
        </w:rPr>
        <w:t xml:space="preserve">Dillon </w:t>
      </w:r>
      <w:proofErr w:type="spellStart"/>
      <w:r w:rsidRPr="00137AC7">
        <w:rPr>
          <w:rFonts w:ascii="Times New Roman" w:hAnsi="Times New Roman" w:cs="Times New Roman"/>
        </w:rPr>
        <w:t>Welindt</w:t>
      </w:r>
      <w:proofErr w:type="spellEnd"/>
      <w:r w:rsidR="00D60943" w:rsidRPr="00137AC7">
        <w:rPr>
          <w:rFonts w:ascii="Times New Roman" w:hAnsi="Times New Roman" w:cs="Times New Roman"/>
        </w:rPr>
        <w:br/>
        <w:t>University of Oregon</w:t>
      </w:r>
    </w:p>
    <w:p w14:paraId="470DC04C" w14:textId="77777777" w:rsidR="00D60943" w:rsidRPr="00137AC7" w:rsidRDefault="00D60943" w:rsidP="00D60943">
      <w:pPr>
        <w:jc w:val="center"/>
        <w:rPr>
          <w:rFonts w:ascii="Times New Roman" w:hAnsi="Times New Roman" w:cs="Times New Roman"/>
          <w:b/>
          <w:bCs/>
        </w:rPr>
      </w:pPr>
    </w:p>
    <w:p w14:paraId="75971174" w14:textId="77777777" w:rsidR="00D60943" w:rsidRPr="00137AC7" w:rsidRDefault="00D60943" w:rsidP="00D60943">
      <w:pPr>
        <w:jc w:val="center"/>
        <w:rPr>
          <w:rFonts w:ascii="Times New Roman" w:hAnsi="Times New Roman" w:cs="Times New Roman"/>
        </w:rPr>
      </w:pPr>
    </w:p>
    <w:p w14:paraId="3F8573EB" w14:textId="77777777" w:rsidR="00D60943" w:rsidRPr="00137AC7" w:rsidRDefault="00D60943" w:rsidP="00D60943">
      <w:pPr>
        <w:jc w:val="center"/>
        <w:rPr>
          <w:rFonts w:ascii="Times New Roman" w:hAnsi="Times New Roman" w:cs="Times New Roman"/>
        </w:rPr>
      </w:pPr>
    </w:p>
    <w:p w14:paraId="7DBCE40C" w14:textId="77777777" w:rsidR="00D60943" w:rsidRPr="00137AC7" w:rsidRDefault="00D60943" w:rsidP="00D60943">
      <w:pPr>
        <w:jc w:val="center"/>
        <w:rPr>
          <w:rFonts w:ascii="Times New Roman" w:hAnsi="Times New Roman" w:cs="Times New Roman"/>
        </w:rPr>
      </w:pPr>
    </w:p>
    <w:p w14:paraId="52858CDB" w14:textId="77777777" w:rsidR="00D60943" w:rsidRPr="00137AC7" w:rsidRDefault="00D60943" w:rsidP="00D60943">
      <w:pPr>
        <w:jc w:val="center"/>
        <w:rPr>
          <w:rFonts w:ascii="Times New Roman" w:hAnsi="Times New Roman" w:cs="Times New Roman"/>
        </w:rPr>
      </w:pPr>
    </w:p>
    <w:p w14:paraId="687987FF" w14:textId="77777777" w:rsidR="00D60943" w:rsidRPr="00137AC7" w:rsidRDefault="00D60943" w:rsidP="00D60943">
      <w:pPr>
        <w:jc w:val="center"/>
        <w:rPr>
          <w:rFonts w:ascii="Times New Roman" w:hAnsi="Times New Roman" w:cs="Times New Roman"/>
        </w:rPr>
      </w:pPr>
    </w:p>
    <w:p w14:paraId="196324B2" w14:textId="77777777" w:rsidR="00D60943" w:rsidRPr="00137AC7" w:rsidRDefault="00D60943" w:rsidP="00D60943">
      <w:pPr>
        <w:jc w:val="center"/>
        <w:rPr>
          <w:rFonts w:ascii="Times New Roman" w:hAnsi="Times New Roman" w:cs="Times New Roman"/>
        </w:rPr>
      </w:pPr>
    </w:p>
    <w:p w14:paraId="4DC91237" w14:textId="77777777" w:rsidR="00D60943" w:rsidRPr="00137AC7" w:rsidRDefault="00D60943" w:rsidP="008B45A5">
      <w:pPr>
        <w:rPr>
          <w:rFonts w:ascii="Times New Roman" w:hAnsi="Times New Roman" w:cs="Times New Roman"/>
        </w:rPr>
      </w:pPr>
    </w:p>
    <w:p w14:paraId="35CC9DED" w14:textId="77777777" w:rsidR="00D60943" w:rsidRPr="00137AC7" w:rsidRDefault="00D60943" w:rsidP="00D60943">
      <w:pPr>
        <w:jc w:val="center"/>
        <w:rPr>
          <w:rFonts w:ascii="Times New Roman" w:hAnsi="Times New Roman" w:cs="Times New Roman"/>
        </w:rPr>
      </w:pPr>
    </w:p>
    <w:p w14:paraId="05D34DB1" w14:textId="77777777" w:rsidR="00D60943" w:rsidRPr="00137AC7" w:rsidRDefault="00D60943" w:rsidP="00D60943">
      <w:pPr>
        <w:jc w:val="center"/>
        <w:rPr>
          <w:rFonts w:ascii="Times New Roman" w:hAnsi="Times New Roman" w:cs="Times New Roman"/>
        </w:rPr>
      </w:pPr>
    </w:p>
    <w:p w14:paraId="16582272" w14:textId="77777777" w:rsidR="00D60943" w:rsidRPr="00137AC7" w:rsidRDefault="00D60943" w:rsidP="00D60943">
      <w:pPr>
        <w:jc w:val="center"/>
        <w:rPr>
          <w:rFonts w:ascii="Times New Roman" w:hAnsi="Times New Roman" w:cs="Times New Roman"/>
        </w:rPr>
      </w:pPr>
    </w:p>
    <w:p w14:paraId="4E2E2A28" w14:textId="77777777" w:rsidR="00D60943" w:rsidRPr="00137AC7" w:rsidRDefault="00D60943" w:rsidP="00D60943">
      <w:pPr>
        <w:jc w:val="center"/>
        <w:rPr>
          <w:rFonts w:ascii="Times New Roman" w:hAnsi="Times New Roman" w:cs="Times New Roman"/>
        </w:rPr>
      </w:pPr>
    </w:p>
    <w:p w14:paraId="5C1429F4" w14:textId="77777777" w:rsidR="00D60943" w:rsidRPr="00137AC7" w:rsidRDefault="00D60943" w:rsidP="00D60943">
      <w:pPr>
        <w:jc w:val="center"/>
        <w:rPr>
          <w:rFonts w:ascii="Times New Roman" w:hAnsi="Times New Roman" w:cs="Times New Roman"/>
        </w:rPr>
      </w:pPr>
    </w:p>
    <w:p w14:paraId="0C9A654A" w14:textId="77777777" w:rsidR="00D60943" w:rsidRPr="00137AC7" w:rsidRDefault="00D60943" w:rsidP="00D60943">
      <w:pPr>
        <w:jc w:val="center"/>
        <w:rPr>
          <w:rFonts w:ascii="Times New Roman" w:hAnsi="Times New Roman" w:cs="Times New Roman"/>
        </w:rPr>
      </w:pPr>
    </w:p>
    <w:p w14:paraId="1A2C6DB9" w14:textId="77777777" w:rsidR="00D60943" w:rsidRPr="00137AC7" w:rsidRDefault="00D60943" w:rsidP="00D60943">
      <w:pPr>
        <w:rPr>
          <w:rFonts w:ascii="Times New Roman" w:hAnsi="Times New Roman" w:cs="Times New Roman"/>
        </w:rPr>
      </w:pPr>
    </w:p>
    <w:p w14:paraId="357A21A2" w14:textId="77777777" w:rsidR="00D60943" w:rsidRPr="00137AC7" w:rsidRDefault="00D60943" w:rsidP="00D60943">
      <w:pPr>
        <w:jc w:val="center"/>
        <w:rPr>
          <w:rFonts w:ascii="Times New Roman" w:hAnsi="Times New Roman" w:cs="Times New Roman"/>
        </w:rPr>
      </w:pPr>
    </w:p>
    <w:p w14:paraId="29690C02" w14:textId="77777777" w:rsidR="00D60943" w:rsidRPr="00137AC7" w:rsidRDefault="00D60943" w:rsidP="00D60943">
      <w:pPr>
        <w:jc w:val="center"/>
        <w:rPr>
          <w:rFonts w:ascii="Times New Roman" w:hAnsi="Times New Roman" w:cs="Times New Roman"/>
        </w:rPr>
      </w:pPr>
    </w:p>
    <w:p w14:paraId="3DFE7F7E" w14:textId="77777777" w:rsidR="00D60943" w:rsidRPr="00137AC7" w:rsidRDefault="00D60943" w:rsidP="00D60943">
      <w:pPr>
        <w:spacing w:line="480" w:lineRule="auto"/>
        <w:jc w:val="center"/>
        <w:rPr>
          <w:rFonts w:ascii="Times New Roman" w:hAnsi="Times New Roman" w:cs="Times New Roman"/>
          <w:b/>
          <w:bCs/>
        </w:rPr>
      </w:pPr>
      <w:r w:rsidRPr="00137AC7">
        <w:rPr>
          <w:rFonts w:ascii="Times New Roman" w:hAnsi="Times New Roman" w:cs="Times New Roman"/>
          <w:b/>
          <w:bCs/>
        </w:rPr>
        <w:t>Author Note</w:t>
      </w:r>
    </w:p>
    <w:p w14:paraId="20FD0184" w14:textId="61201282" w:rsidR="00935E1E" w:rsidRPr="00137AC7" w:rsidRDefault="00D60943" w:rsidP="00D60943">
      <w:pPr>
        <w:spacing w:line="480" w:lineRule="auto"/>
        <w:rPr>
          <w:rFonts w:ascii="Times New Roman" w:hAnsi="Times New Roman" w:cs="Times New Roman"/>
        </w:rPr>
      </w:pPr>
      <w:r w:rsidRPr="00137AC7">
        <w:rPr>
          <w:rFonts w:ascii="Times New Roman" w:hAnsi="Times New Roman" w:cs="Times New Roman"/>
          <w:b/>
          <w:bCs/>
        </w:rPr>
        <w:tab/>
      </w:r>
      <w:r w:rsidRPr="00137AC7">
        <w:rPr>
          <w:rFonts w:ascii="Times New Roman" w:hAnsi="Times New Roman" w:cs="Times New Roman"/>
        </w:rPr>
        <w:t xml:space="preserve">This paper was written for </w:t>
      </w:r>
      <w:r w:rsidRPr="00137AC7">
        <w:rPr>
          <w:rFonts w:ascii="Times New Roman" w:hAnsi="Times New Roman" w:cs="Times New Roman"/>
        </w:rPr>
        <w:t>EDLD 654</w:t>
      </w:r>
      <w:r w:rsidRPr="00137AC7">
        <w:rPr>
          <w:rFonts w:ascii="Times New Roman" w:hAnsi="Times New Roman" w:cs="Times New Roman"/>
        </w:rPr>
        <w:t xml:space="preserve"> at the University of Oregon. </w:t>
      </w:r>
      <w:r w:rsidRPr="00137AC7">
        <w:rPr>
          <w:rFonts w:ascii="Times New Roman" w:hAnsi="Times New Roman" w:cs="Times New Roman"/>
        </w:rPr>
        <w:t xml:space="preserve">Data, analyses, and </w:t>
      </w:r>
      <w:r w:rsidR="00935E1E" w:rsidRPr="00137AC7">
        <w:rPr>
          <w:rFonts w:ascii="Times New Roman" w:hAnsi="Times New Roman" w:cs="Times New Roman"/>
        </w:rPr>
        <w:t xml:space="preserve">this report are hosted on </w:t>
      </w:r>
      <w:r w:rsidR="00B9352E" w:rsidRPr="00137AC7">
        <w:rPr>
          <w:rFonts w:ascii="Times New Roman" w:hAnsi="Times New Roman" w:cs="Times New Roman"/>
        </w:rPr>
        <w:t>G</w:t>
      </w:r>
      <w:r w:rsidR="00935E1E" w:rsidRPr="00137AC7">
        <w:rPr>
          <w:rFonts w:ascii="Times New Roman" w:hAnsi="Times New Roman" w:cs="Times New Roman"/>
        </w:rPr>
        <w:t>it</w:t>
      </w:r>
      <w:r w:rsidR="00B9352E" w:rsidRPr="00137AC7">
        <w:rPr>
          <w:rFonts w:ascii="Times New Roman" w:hAnsi="Times New Roman" w:cs="Times New Roman"/>
        </w:rPr>
        <w:t>H</w:t>
      </w:r>
      <w:r w:rsidR="00935E1E" w:rsidRPr="00137AC7">
        <w:rPr>
          <w:rFonts w:ascii="Times New Roman" w:hAnsi="Times New Roman" w:cs="Times New Roman"/>
        </w:rPr>
        <w:t xml:space="preserve">ub at </w:t>
      </w:r>
      <w:hyperlink r:id="rId7" w:history="1">
        <w:r w:rsidR="00935E1E" w:rsidRPr="00137AC7">
          <w:rPr>
            <w:rStyle w:val="Hyperlink"/>
            <w:rFonts w:ascii="Times New Roman" w:hAnsi="Times New Roman" w:cs="Times New Roman"/>
          </w:rPr>
          <w:t>https://github.com/welindt2/DW-Final</w:t>
        </w:r>
      </w:hyperlink>
      <w:r w:rsidR="00935E1E" w:rsidRPr="00137AC7">
        <w:rPr>
          <w:rFonts w:ascii="Times New Roman" w:hAnsi="Times New Roman" w:cs="Times New Roman"/>
        </w:rPr>
        <w:t>.</w:t>
      </w:r>
    </w:p>
    <w:p w14:paraId="293C1E1A" w14:textId="054AF35F" w:rsidR="00137AC7" w:rsidRPr="00137AC7" w:rsidRDefault="00137AC7" w:rsidP="008E685B">
      <w:pPr>
        <w:spacing w:line="480" w:lineRule="auto"/>
        <w:rPr>
          <w:rFonts w:ascii="Times New Roman" w:hAnsi="Times New Roman" w:cs="Times New Roman"/>
          <w:b/>
          <w:bCs/>
          <w:sz w:val="32"/>
          <w:szCs w:val="32"/>
        </w:rPr>
      </w:pPr>
      <w:r w:rsidRPr="00137AC7">
        <w:rPr>
          <w:rFonts w:ascii="Times New Roman" w:hAnsi="Times New Roman" w:cs="Times New Roman"/>
          <w:b/>
          <w:bCs/>
          <w:sz w:val="32"/>
          <w:szCs w:val="32"/>
        </w:rPr>
        <w:lastRenderedPageBreak/>
        <w:t>Introduction</w:t>
      </w:r>
    </w:p>
    <w:p w14:paraId="5DF76C8C" w14:textId="4822B93E" w:rsidR="00470AEC" w:rsidRPr="00137AC7" w:rsidRDefault="00563A71" w:rsidP="008E685B">
      <w:pPr>
        <w:spacing w:line="480" w:lineRule="auto"/>
        <w:ind w:firstLine="720"/>
        <w:rPr>
          <w:rFonts w:ascii="Times New Roman" w:hAnsi="Times New Roman" w:cs="Times New Roman"/>
        </w:rPr>
      </w:pPr>
      <w:r w:rsidRPr="00137AC7">
        <w:rPr>
          <w:rFonts w:ascii="Times New Roman" w:hAnsi="Times New Roman" w:cs="Times New Roman"/>
        </w:rPr>
        <w:t>The aim of this project is to develop a machine-learning based approach to predict the outcome of a mixed martial arts (MMA) bout using retrospective data. The sports gam</w:t>
      </w:r>
      <w:r w:rsidR="00301C8F" w:rsidRPr="00137AC7">
        <w:rPr>
          <w:rFonts w:ascii="Times New Roman" w:hAnsi="Times New Roman" w:cs="Times New Roman"/>
        </w:rPr>
        <w:t>bl</w:t>
      </w:r>
      <w:r w:rsidRPr="00137AC7">
        <w:rPr>
          <w:rFonts w:ascii="Times New Roman" w:hAnsi="Times New Roman" w:cs="Times New Roman"/>
        </w:rPr>
        <w:t xml:space="preserve">ing industry is an international juggernaut, with an estimated total value of approximately </w:t>
      </w:r>
      <w:r w:rsidR="00301C8F" w:rsidRPr="00137AC7">
        <w:rPr>
          <w:rFonts w:ascii="Times New Roman" w:hAnsi="Times New Roman" w:cs="Times New Roman"/>
        </w:rPr>
        <w:t xml:space="preserve">$100bn </w:t>
      </w:r>
      <w:r w:rsidR="00923971" w:rsidRPr="00137AC7">
        <w:rPr>
          <w:rFonts w:ascii="Times New Roman" w:hAnsi="Times New Roman" w:cs="Times New Roman"/>
        </w:rPr>
        <w:fldChar w:fldCharType="begin"/>
      </w:r>
      <w:r w:rsidR="00923971" w:rsidRPr="00137AC7">
        <w:rPr>
          <w:rFonts w:ascii="Times New Roman" w:hAnsi="Times New Roman" w:cs="Times New Roman"/>
        </w:rPr>
        <w:instrText xml:space="preserve"> ADDIN ZOTERO_ITEM CSL_CITATION {"citationID":"key5NRxO","properties":{"formattedCitation":"(\\uc0\\u8220{}Global Sports Betting Market Size 12. 4% Annual Growth,\\uc0\\u8221{} n.d.)","plainCitation":"(“Global Sports Betting Market Size 12. 4% Annual Growth,” n.d.)","noteIndex":0},"citationItems":[{"id":950,"uris":["http://zotero.org/users/local/mtl4HGUa/items/EDKU3RPF"],"itemData":{"id":950,"type":"document","abstract":"A new report estimates the global sports betting market size at $84.6 billion with an annual growth of 12.4% so we take a look at the story.","language":"en-US","note":"container-title: World Sports Network","title":"Global sports betting market size 12. 4% annual growth","URL":"https://www.wsn.com/betting/global-sports-betting-market-annual-growth/","accessed":{"date-parts":[["2022",12,1]]}}}],"schema":"https://github.com/citation-style-language/schema/raw/master/csl-citation.json"} </w:instrText>
      </w:r>
      <w:r w:rsidR="00923971" w:rsidRPr="00137AC7">
        <w:rPr>
          <w:rFonts w:ascii="Times New Roman" w:hAnsi="Times New Roman" w:cs="Times New Roman"/>
        </w:rPr>
        <w:fldChar w:fldCharType="separate"/>
      </w:r>
      <w:r w:rsidR="00923971" w:rsidRPr="00137AC7">
        <w:rPr>
          <w:rFonts w:ascii="Times New Roman" w:hAnsi="Times New Roman" w:cs="Times New Roman"/>
        </w:rPr>
        <w:t>(“Global Sports Betting Market Size 12. 4% Annual Growth,” n.d.)</w:t>
      </w:r>
      <w:r w:rsidR="00923971" w:rsidRPr="00137AC7">
        <w:rPr>
          <w:rFonts w:ascii="Times New Roman" w:hAnsi="Times New Roman" w:cs="Times New Roman"/>
        </w:rPr>
        <w:fldChar w:fldCharType="end"/>
      </w:r>
      <w:r w:rsidRPr="00137AC7">
        <w:rPr>
          <w:rFonts w:ascii="Times New Roman" w:hAnsi="Times New Roman" w:cs="Times New Roman"/>
        </w:rPr>
        <w:t>. Effectively forecasting the outcomes of sporting events is of considerable interest to gaming stakeholders, as doing so allows them to set an enticing odds line and manage their risk effectively.</w:t>
      </w:r>
      <w:r w:rsidR="0099561B" w:rsidRPr="00137AC7">
        <w:rPr>
          <w:rFonts w:ascii="Times New Roman" w:hAnsi="Times New Roman" w:cs="Times New Roman"/>
        </w:rPr>
        <w:t xml:space="preserve"> Of course, such a model would also be of interest to gamblers, especially to the extent that its predictions differ from lines set by sportsbooks </w:t>
      </w:r>
      <w:r w:rsidR="0099561B" w:rsidRPr="00137AC7">
        <w:rPr>
          <w:rFonts w:ascii="Times New Roman" w:hAnsi="Times New Roman" w:cs="Times New Roman"/>
        </w:rPr>
        <w:fldChar w:fldCharType="begin"/>
      </w:r>
      <w:r w:rsidR="0099561B" w:rsidRPr="00137AC7">
        <w:rPr>
          <w:rFonts w:ascii="Times New Roman" w:hAnsi="Times New Roman" w:cs="Times New Roman"/>
        </w:rPr>
        <w:instrText xml:space="preserve"> ADDIN ZOTERO_ITEM CSL_CITATION {"citationID":"53kvq7N2","properties":{"formattedCitation":"(Holmes et al., 2022)","plainCitation":"(Holmes et al., 2022)","noteIndex":0},"citationItems":[{"id":973,"uris":["http://zotero.org/users/local/mtl4HGUa/items/ST749FNU"],"itemData":{"id":973,"type":"article-journal","container-title":"International Journal of Forecasting","DOI":"10.1016/j.ijforecast.2022.01.007","ISSN":"01692070","journalAbbreviation":"International Journal of Forecasting","language":"en","page":"S0169207022000073","source":"DOI.org (Crossref)","title":"A Markov chain model for forecasting results of mixed martial arts contests","author":[{"family":"Holmes","given":"Benjamin"},{"family":"McHale","given":"Ian G."},{"family":"Żychaluk","given":"Kamila"}],"issued":{"date-parts":[["2022",2]]}}}],"schema":"https://github.com/citation-style-language/schema/raw/master/csl-citation.json"} </w:instrText>
      </w:r>
      <w:r w:rsidR="0099561B" w:rsidRPr="00137AC7">
        <w:rPr>
          <w:rFonts w:ascii="Times New Roman" w:hAnsi="Times New Roman" w:cs="Times New Roman"/>
        </w:rPr>
        <w:fldChar w:fldCharType="separate"/>
      </w:r>
      <w:r w:rsidR="0099561B" w:rsidRPr="00137AC7">
        <w:rPr>
          <w:rFonts w:ascii="Times New Roman" w:hAnsi="Times New Roman" w:cs="Times New Roman"/>
          <w:noProof/>
        </w:rPr>
        <w:t>(Holmes et al., 2022)</w:t>
      </w:r>
      <w:r w:rsidR="0099561B" w:rsidRPr="00137AC7">
        <w:rPr>
          <w:rFonts w:ascii="Times New Roman" w:hAnsi="Times New Roman" w:cs="Times New Roman"/>
        </w:rPr>
        <w:fldChar w:fldCharType="end"/>
      </w:r>
      <w:r w:rsidR="0099561B" w:rsidRPr="00137AC7">
        <w:rPr>
          <w:rFonts w:ascii="Times New Roman" w:hAnsi="Times New Roman" w:cs="Times New Roman"/>
        </w:rPr>
        <w:t>.</w:t>
      </w:r>
      <w:r w:rsidR="00271140" w:rsidRPr="00137AC7">
        <w:rPr>
          <w:rFonts w:ascii="Times New Roman" w:hAnsi="Times New Roman" w:cs="Times New Roman"/>
        </w:rPr>
        <w:t xml:space="preserve"> Regardless, a predictive model for MMA bouts allows interest parties to effectively engage in the MMA gambling markets.</w:t>
      </w:r>
    </w:p>
    <w:p w14:paraId="036D833F" w14:textId="7661EA3E" w:rsidR="00470AEC" w:rsidRDefault="00470AEC" w:rsidP="008E685B">
      <w:pPr>
        <w:spacing w:line="480" w:lineRule="auto"/>
        <w:ind w:firstLine="720"/>
        <w:rPr>
          <w:rFonts w:ascii="Times New Roman" w:hAnsi="Times New Roman" w:cs="Times New Roman"/>
        </w:rPr>
      </w:pPr>
      <w:r w:rsidRPr="00137AC7">
        <w:rPr>
          <w:rFonts w:ascii="Times New Roman" w:hAnsi="Times New Roman" w:cs="Times New Roman"/>
        </w:rPr>
        <w:t xml:space="preserve">Mixed martial arts </w:t>
      </w:r>
      <w:proofErr w:type="gramStart"/>
      <w:r w:rsidRPr="00137AC7">
        <w:rPr>
          <w:rFonts w:ascii="Times New Roman" w:hAnsi="Times New Roman" w:cs="Times New Roman"/>
        </w:rPr>
        <w:t>is</w:t>
      </w:r>
      <w:proofErr w:type="gramEnd"/>
      <w:r w:rsidRPr="00137AC7">
        <w:rPr>
          <w:rFonts w:ascii="Times New Roman" w:hAnsi="Times New Roman" w:cs="Times New Roman"/>
        </w:rPr>
        <w:t xml:space="preserve"> a combat sport</w:t>
      </w:r>
      <w:r w:rsidR="00F36FA5" w:rsidRPr="00137AC7">
        <w:rPr>
          <w:rFonts w:ascii="Times New Roman" w:hAnsi="Times New Roman" w:cs="Times New Roman"/>
        </w:rPr>
        <w:t xml:space="preserve">, comparable to boxing or kickboxing, albeit with a relatively limited ruleset that notably allows for more involved grappling exchanges, as well as chokeholds and </w:t>
      </w:r>
      <w:proofErr w:type="spellStart"/>
      <w:r w:rsidR="00F36FA5" w:rsidRPr="00137AC7">
        <w:rPr>
          <w:rFonts w:ascii="Times New Roman" w:hAnsi="Times New Roman" w:cs="Times New Roman"/>
        </w:rPr>
        <w:t>jointlocks</w:t>
      </w:r>
      <w:proofErr w:type="spellEnd"/>
      <w:r w:rsidR="00F36FA5" w:rsidRPr="00137AC7">
        <w:rPr>
          <w:rFonts w:ascii="Times New Roman" w:hAnsi="Times New Roman" w:cs="Times New Roman"/>
        </w:rPr>
        <w:t xml:space="preserve">. </w:t>
      </w:r>
      <w:r w:rsidR="00F36FA5" w:rsidRPr="00137AC7">
        <w:rPr>
          <w:rFonts w:ascii="Times New Roman" w:hAnsi="Times New Roman" w:cs="Times New Roman"/>
        </w:rPr>
        <w:t xml:space="preserve">For details regarding the rules, regulations, and terminology of MMA, refer to </w:t>
      </w:r>
      <w:r w:rsidR="005C346F" w:rsidRPr="00137AC7">
        <w:rPr>
          <w:rFonts w:ascii="Times New Roman" w:hAnsi="Times New Roman" w:cs="Times New Roman"/>
        </w:rPr>
        <w:t>the Associated Boxing Commission</w:t>
      </w:r>
      <w:r w:rsidR="00A76D28" w:rsidRPr="00137AC7">
        <w:rPr>
          <w:rFonts w:ascii="Times New Roman" w:hAnsi="Times New Roman" w:cs="Times New Roman"/>
        </w:rPr>
        <w:t xml:space="preserve">’s Unified Rules statement </w:t>
      </w:r>
      <w:r w:rsidR="00A76D28" w:rsidRPr="00137AC7">
        <w:rPr>
          <w:rFonts w:ascii="Times New Roman" w:hAnsi="Times New Roman" w:cs="Times New Roman"/>
        </w:rPr>
        <w:fldChar w:fldCharType="begin"/>
      </w:r>
      <w:r w:rsidR="00A76D28" w:rsidRPr="00137AC7">
        <w:rPr>
          <w:rFonts w:ascii="Times New Roman" w:hAnsi="Times New Roman" w:cs="Times New Roman"/>
        </w:rPr>
        <w:instrText xml:space="preserve"> ADDIN ZOTERO_ITEM CSL_CITATION {"citationID":"mcxiNTPQ","properties":{"formattedCitation":"({\\i{}Unified Rules \\uc0\\u8211{} Association of Boxing Commissions}, n.d.)","plainCitation":"(Unified Rules – Association of Boxing Commissions, n.d.)","noteIndex":0},"citationItems":[{"id":972,"uris":["http://zotero.org/users/local/mtl4HGUa/items/FPP2F7SR"],"itemData":{"id":972,"type":"document","title":"Unified Rules – Association of Boxing Commissions","URL":"https://www.abcboxing.com/unified-rules/","accessed":{"date-parts":[["2022",12,1]]}}}],"schema":"https://github.com/citation-style-language/schema/raw/master/csl-citation.json"} </w:instrText>
      </w:r>
      <w:r w:rsidR="00A76D28" w:rsidRPr="00137AC7">
        <w:rPr>
          <w:rFonts w:ascii="Times New Roman" w:hAnsi="Times New Roman" w:cs="Times New Roman"/>
        </w:rPr>
        <w:fldChar w:fldCharType="separate"/>
      </w:r>
      <w:r w:rsidR="00A76D28" w:rsidRPr="00137AC7">
        <w:rPr>
          <w:rFonts w:ascii="Times New Roman" w:hAnsi="Times New Roman" w:cs="Times New Roman"/>
        </w:rPr>
        <w:t>(</w:t>
      </w:r>
      <w:r w:rsidR="00A76D28" w:rsidRPr="00137AC7">
        <w:rPr>
          <w:rFonts w:ascii="Times New Roman" w:hAnsi="Times New Roman" w:cs="Times New Roman"/>
          <w:i/>
          <w:iCs/>
        </w:rPr>
        <w:t>Unified Rules – Association of Boxing Commissions</w:t>
      </w:r>
      <w:r w:rsidR="00A76D28" w:rsidRPr="00137AC7">
        <w:rPr>
          <w:rFonts w:ascii="Times New Roman" w:hAnsi="Times New Roman" w:cs="Times New Roman"/>
        </w:rPr>
        <w:t>, n.d.)</w:t>
      </w:r>
      <w:r w:rsidR="00A76D28" w:rsidRPr="00137AC7">
        <w:rPr>
          <w:rFonts w:ascii="Times New Roman" w:hAnsi="Times New Roman" w:cs="Times New Roman"/>
        </w:rPr>
        <w:fldChar w:fldCharType="end"/>
      </w:r>
      <w:r w:rsidR="00F36FA5" w:rsidRPr="00137AC7">
        <w:rPr>
          <w:rFonts w:ascii="Times New Roman" w:hAnsi="Times New Roman" w:cs="Times New Roman"/>
        </w:rPr>
        <w:t>.</w:t>
      </w:r>
      <w:r w:rsidR="00F36FA5" w:rsidRPr="00137AC7">
        <w:rPr>
          <w:rFonts w:ascii="Times New Roman" w:hAnsi="Times New Roman" w:cs="Times New Roman"/>
        </w:rPr>
        <w:t xml:space="preserve"> Its viewership</w:t>
      </w:r>
      <w:r w:rsidR="0099561B" w:rsidRPr="00137AC7">
        <w:rPr>
          <w:rFonts w:ascii="Times New Roman" w:hAnsi="Times New Roman" w:cs="Times New Roman"/>
        </w:rPr>
        <w:t xml:space="preserve"> reach</w:t>
      </w:r>
      <w:r w:rsidR="00F36FA5" w:rsidRPr="00137AC7">
        <w:rPr>
          <w:rFonts w:ascii="Times New Roman" w:hAnsi="Times New Roman" w:cs="Times New Roman"/>
        </w:rPr>
        <w:t xml:space="preserve"> is estimated around</w:t>
      </w:r>
      <w:r w:rsidR="0099561B" w:rsidRPr="00137AC7">
        <w:rPr>
          <w:rFonts w:ascii="Times New Roman" w:hAnsi="Times New Roman" w:cs="Times New Roman"/>
        </w:rPr>
        <w:t xml:space="preserve"> 260 million</w:t>
      </w:r>
      <w:r w:rsidR="00F36FA5" w:rsidRPr="00137AC7">
        <w:rPr>
          <w:rFonts w:ascii="Times New Roman" w:hAnsi="Times New Roman" w:cs="Times New Roman"/>
        </w:rPr>
        <w:t xml:space="preserve">, and MMA gambling is estimated </w:t>
      </w:r>
      <w:r w:rsidR="0099561B" w:rsidRPr="00137AC7">
        <w:rPr>
          <w:rFonts w:ascii="Times New Roman" w:hAnsi="Times New Roman" w:cs="Times New Roman"/>
        </w:rPr>
        <w:t>to be 1% of total sport</w:t>
      </w:r>
      <w:r w:rsidR="001772DA" w:rsidRPr="00137AC7">
        <w:rPr>
          <w:rFonts w:ascii="Times New Roman" w:hAnsi="Times New Roman" w:cs="Times New Roman"/>
        </w:rPr>
        <w:t xml:space="preserve"> gambling revenue </w:t>
      </w:r>
      <w:r w:rsidR="009F08FA" w:rsidRPr="00137AC7">
        <w:rPr>
          <w:rFonts w:ascii="Times New Roman" w:hAnsi="Times New Roman" w:cs="Times New Roman"/>
        </w:rPr>
        <w:fldChar w:fldCharType="begin"/>
      </w:r>
      <w:r w:rsidR="009F08FA" w:rsidRPr="00137AC7">
        <w:rPr>
          <w:rFonts w:ascii="Times New Roman" w:hAnsi="Times New Roman" w:cs="Times New Roman"/>
        </w:rPr>
        <w:instrText xml:space="preserve"> ADDIN ZOTERO_ITEM CSL_CITATION {"citationID":"iAtJ6RR7","properties":{"formattedCitation":"(Post, 2020)","plainCitation":"(Post, 2020)","noteIndex":0},"citationItems":[{"id":975,"uris":["http://zotero.org/users/local/mtl4HGUa/items/WKECCZFR"],"itemData":{"id":975,"type":"document","abstract":"MMA, or mixed martial arts, is an essential part of the modern online gambling industry. Although the discipline is relatively young (the","language":"en-US","title":"MMA Online Gambling Industry","URL":"https://mymmanews.com/mma-online-gambling-industry/","author":[{"family":"Post","given":"Sponsored / Affiliate"}],"accessed":{"date-parts":[["2022",12,5]]},"issued":{"date-parts":[["2020",12]]}}}],"schema":"https://github.com/citation-style-language/schema/raw/master/csl-citation.json"} </w:instrText>
      </w:r>
      <w:r w:rsidR="009F08FA" w:rsidRPr="00137AC7">
        <w:rPr>
          <w:rFonts w:ascii="Times New Roman" w:hAnsi="Times New Roman" w:cs="Times New Roman"/>
        </w:rPr>
        <w:fldChar w:fldCharType="separate"/>
      </w:r>
      <w:r w:rsidR="009F08FA" w:rsidRPr="00137AC7">
        <w:rPr>
          <w:rFonts w:ascii="Times New Roman" w:hAnsi="Times New Roman" w:cs="Times New Roman"/>
          <w:noProof/>
        </w:rPr>
        <w:t>(Post, 2020)</w:t>
      </w:r>
      <w:r w:rsidR="009F08FA" w:rsidRPr="00137AC7">
        <w:rPr>
          <w:rFonts w:ascii="Times New Roman" w:hAnsi="Times New Roman" w:cs="Times New Roman"/>
        </w:rPr>
        <w:fldChar w:fldCharType="end"/>
      </w:r>
      <w:r w:rsidR="00F36FA5" w:rsidRPr="00137AC7">
        <w:rPr>
          <w:rFonts w:ascii="Times New Roman" w:hAnsi="Times New Roman" w:cs="Times New Roman"/>
        </w:rPr>
        <w:t>.</w:t>
      </w:r>
      <w:r w:rsidR="007C366F">
        <w:rPr>
          <w:rFonts w:ascii="Times New Roman" w:hAnsi="Times New Roman" w:cs="Times New Roman"/>
        </w:rPr>
        <w:t xml:space="preserve"> Given the market size of MMA gambling, there is a strong profit motive in developing a predictive algorithm that provides a betting edge.</w:t>
      </w:r>
    </w:p>
    <w:p w14:paraId="62A02020" w14:textId="77777777" w:rsidR="00137AC7" w:rsidRPr="00137AC7" w:rsidRDefault="00137AC7" w:rsidP="008E685B">
      <w:pPr>
        <w:spacing w:line="480" w:lineRule="auto"/>
        <w:ind w:firstLine="720"/>
        <w:rPr>
          <w:rFonts w:ascii="Times New Roman" w:hAnsi="Times New Roman" w:cs="Times New Roman"/>
        </w:rPr>
      </w:pPr>
    </w:p>
    <w:p w14:paraId="431C8781" w14:textId="0F924EFB" w:rsidR="00563A71" w:rsidRPr="00137AC7" w:rsidRDefault="00137AC7" w:rsidP="008E685B">
      <w:pPr>
        <w:spacing w:line="480" w:lineRule="auto"/>
        <w:rPr>
          <w:rFonts w:ascii="Times New Roman" w:hAnsi="Times New Roman" w:cs="Times New Roman"/>
          <w:b/>
          <w:bCs/>
          <w:sz w:val="32"/>
          <w:szCs w:val="32"/>
        </w:rPr>
      </w:pPr>
      <w:r w:rsidRPr="00137AC7">
        <w:rPr>
          <w:rFonts w:ascii="Times New Roman" w:hAnsi="Times New Roman" w:cs="Times New Roman"/>
          <w:b/>
          <w:bCs/>
          <w:sz w:val="32"/>
          <w:szCs w:val="32"/>
        </w:rPr>
        <w:t>Methods</w:t>
      </w:r>
    </w:p>
    <w:p w14:paraId="5FCDD446" w14:textId="7EC2E751" w:rsidR="00F36FA5" w:rsidRPr="00137AC7" w:rsidRDefault="00FB0FA1" w:rsidP="008E685B">
      <w:pPr>
        <w:spacing w:line="480" w:lineRule="auto"/>
        <w:rPr>
          <w:rFonts w:ascii="Times New Roman" w:hAnsi="Times New Roman" w:cs="Times New Roman"/>
          <w:b/>
          <w:bCs/>
        </w:rPr>
      </w:pPr>
      <w:r w:rsidRPr="00137AC7">
        <w:rPr>
          <w:rFonts w:ascii="Times New Roman" w:hAnsi="Times New Roman" w:cs="Times New Roman"/>
          <w:b/>
          <w:bCs/>
        </w:rPr>
        <w:t>Description of Data</w:t>
      </w:r>
    </w:p>
    <w:p w14:paraId="4631F4FF" w14:textId="1C7C7B40" w:rsidR="00563A71" w:rsidRPr="00137AC7" w:rsidRDefault="00563A71" w:rsidP="008E685B">
      <w:pPr>
        <w:spacing w:line="480" w:lineRule="auto"/>
        <w:ind w:firstLine="720"/>
        <w:rPr>
          <w:rFonts w:ascii="Times New Roman" w:hAnsi="Times New Roman" w:cs="Times New Roman"/>
        </w:rPr>
      </w:pPr>
      <w:r w:rsidRPr="00137AC7">
        <w:rPr>
          <w:rFonts w:ascii="Times New Roman" w:hAnsi="Times New Roman" w:cs="Times New Roman"/>
        </w:rPr>
        <w:t xml:space="preserve">These data are drawn from a publicly available dataset on Kaggle. They were compiled by (CITE). The complete data set spans from 1995-2020, and includes bouts contested within the </w:t>
      </w:r>
      <w:r w:rsidRPr="00137AC7">
        <w:rPr>
          <w:rFonts w:ascii="Times New Roman" w:hAnsi="Times New Roman" w:cs="Times New Roman"/>
        </w:rPr>
        <w:lastRenderedPageBreak/>
        <w:t xml:space="preserve">Ultimate Fighting Championship™ (UFC), the premier international MMA promotion, both in terms of valuation (est. 4bn market capitalization), and talent roster </w:t>
      </w:r>
      <w:r w:rsidR="00EE6C20" w:rsidRPr="00137AC7">
        <w:rPr>
          <w:rFonts w:ascii="Times New Roman" w:hAnsi="Times New Roman" w:cs="Times New Roman"/>
        </w:rPr>
        <w:fldChar w:fldCharType="begin"/>
      </w:r>
      <w:r w:rsidR="00EE6C20" w:rsidRPr="00137AC7">
        <w:rPr>
          <w:rFonts w:ascii="Times New Roman" w:hAnsi="Times New Roman" w:cs="Times New Roman"/>
        </w:rPr>
        <w:instrText xml:space="preserve"> ADDIN ZOTERO_ITEM CSL_CITATION {"citationID":"YUOXx1p2","properties":{"formattedCitation":"(\\uc0\\u8220{}Current MMA Rankings,\\uc0\\u8221{} n.d.)","plainCitation":"(“Current MMA Rankings,” n.d.)","noteIndex":0},"citationItems":[{"id":978,"uris":["http://zotero.org/users/local/mtl4HGUa/items/4FFV9VDC"],"itemData":{"id":978,"type":"document","abstract":"To access the current rankings, please use the links below: Men Women Pound-for-Pound Pound for Pound Division Point Dominance List Division Point Dominance List Heavyweight+ Featherweight+ Light Heavyweight Bantamweight Middleweight Flyweight Welterweight Strawweight Lightweight Atomweight Featherweight Bantamweight Flyweight Strawweight Information about the Fightmatrix MMA Rankings Current MMA Professional Fighter Rankings — unbiased, objective, software-generated. Updated […]","language":"en-US","note":"container-title: Fight Matrix","title":"Current MMA Rankings","URL":"https://www.fightmatrix.com/mma-ranks/","accessed":{"date-parts":[["2022",12,5]]}}}],"schema":"https://github.com/citation-style-language/schema/raw/master/csl-citation.json"} </w:instrText>
      </w:r>
      <w:r w:rsidR="00EE6C20" w:rsidRPr="00137AC7">
        <w:rPr>
          <w:rFonts w:ascii="Times New Roman" w:hAnsi="Times New Roman" w:cs="Times New Roman"/>
        </w:rPr>
        <w:fldChar w:fldCharType="separate"/>
      </w:r>
      <w:r w:rsidR="00EE6C20" w:rsidRPr="00137AC7">
        <w:rPr>
          <w:rFonts w:ascii="Times New Roman" w:hAnsi="Times New Roman" w:cs="Times New Roman"/>
        </w:rPr>
        <w:t>(“Current MMA Rankings,” n.d.)</w:t>
      </w:r>
      <w:r w:rsidR="00EE6C20" w:rsidRPr="00137AC7">
        <w:rPr>
          <w:rFonts w:ascii="Times New Roman" w:hAnsi="Times New Roman" w:cs="Times New Roman"/>
        </w:rPr>
        <w:fldChar w:fldCharType="end"/>
      </w:r>
      <w:r w:rsidR="00EE6C20" w:rsidRPr="00137AC7">
        <w:rPr>
          <w:rFonts w:ascii="Times New Roman" w:hAnsi="Times New Roman" w:cs="Times New Roman"/>
        </w:rPr>
        <w:t>.</w:t>
      </w:r>
    </w:p>
    <w:p w14:paraId="16C515BC" w14:textId="074F29FF" w:rsidR="00F36FA5" w:rsidRPr="00137AC7" w:rsidRDefault="00563A71" w:rsidP="008E685B">
      <w:pPr>
        <w:spacing w:line="480" w:lineRule="auto"/>
        <w:ind w:firstLine="720"/>
        <w:rPr>
          <w:rFonts w:ascii="Times New Roman" w:hAnsi="Times New Roman" w:cs="Times New Roman"/>
        </w:rPr>
      </w:pPr>
      <w:r w:rsidRPr="00137AC7">
        <w:rPr>
          <w:rFonts w:ascii="Times New Roman" w:hAnsi="Times New Roman" w:cs="Times New Roman"/>
        </w:rPr>
        <w:t xml:space="preserve">These data include 13322 observations of 530 variables. Only bouts contested since 2010 will be considered. This limits the data to a subset of 10834 observations. Variables are too numerous to exhaustively describe within the main text of this </w:t>
      </w:r>
      <w:proofErr w:type="gramStart"/>
      <w:r w:rsidRPr="00137AC7">
        <w:rPr>
          <w:rFonts w:ascii="Times New Roman" w:hAnsi="Times New Roman" w:cs="Times New Roman"/>
        </w:rPr>
        <w:t>manuscript, but</w:t>
      </w:r>
      <w:proofErr w:type="gramEnd"/>
      <w:r w:rsidRPr="00137AC7">
        <w:rPr>
          <w:rFonts w:ascii="Times New Roman" w:hAnsi="Times New Roman" w:cs="Times New Roman"/>
        </w:rPr>
        <w:t xml:space="preserve"> include sufficient data to identify the contest (names of both fighters, date), fighter </w:t>
      </w:r>
      <w:proofErr w:type="spellStart"/>
      <w:r w:rsidRPr="00137AC7">
        <w:rPr>
          <w:rFonts w:ascii="Times New Roman" w:hAnsi="Times New Roman" w:cs="Times New Roman"/>
        </w:rPr>
        <w:t>descriptives</w:t>
      </w:r>
      <w:proofErr w:type="spellEnd"/>
      <w:r w:rsidRPr="00137AC7">
        <w:rPr>
          <w:rFonts w:ascii="Times New Roman" w:hAnsi="Times New Roman" w:cs="Times New Roman"/>
        </w:rPr>
        <w:t xml:space="preserve"> (age, height, reach), the result of the contest, and numerous summary statistics of actions taken during the fight (strikes attempted and landed, takedowns attempted and landed, submissions attempted and landed), and similar statistics of each fighter from prior bouts.</w:t>
      </w:r>
    </w:p>
    <w:p w14:paraId="18616653" w14:textId="7729534A" w:rsidR="00F36FA5" w:rsidRPr="00137AC7" w:rsidRDefault="00F36FA5" w:rsidP="008E685B">
      <w:pPr>
        <w:spacing w:line="480" w:lineRule="auto"/>
        <w:ind w:firstLine="720"/>
        <w:rPr>
          <w:rFonts w:ascii="Times New Roman" w:hAnsi="Times New Roman" w:cs="Times New Roman"/>
        </w:rPr>
      </w:pPr>
      <w:r w:rsidRPr="00137AC7">
        <w:rPr>
          <w:rFonts w:ascii="Times New Roman" w:hAnsi="Times New Roman" w:cs="Times New Roman"/>
        </w:rPr>
        <w:t>As the goal of this endeavor is to accurately predict the outcome of the match using only a priori data, only variables using data accumulated prior to the match will be considered. This will likely limit the predictive accuracy of the model, as statistics of the match itself will be highly deterministic—though not completely so--of the result of the match (by analogy, including the score differential of a game such as basketball or soccer would be perfectly predictive of the outcome, but engender a useless predictive model).</w:t>
      </w:r>
    </w:p>
    <w:p w14:paraId="076D40F0" w14:textId="4448638E" w:rsidR="00271140" w:rsidRPr="00137AC7" w:rsidRDefault="00271140" w:rsidP="008E685B">
      <w:pPr>
        <w:spacing w:line="480" w:lineRule="auto"/>
        <w:ind w:firstLine="720"/>
        <w:rPr>
          <w:rFonts w:ascii="Times New Roman" w:hAnsi="Times New Roman" w:cs="Times New Roman"/>
        </w:rPr>
      </w:pPr>
      <w:r w:rsidRPr="00137AC7">
        <w:rPr>
          <w:rFonts w:ascii="Times New Roman" w:hAnsi="Times New Roman" w:cs="Times New Roman"/>
        </w:rPr>
        <w:t>Missingness was assessed to be minimal. Recent pre-competition data was the most missing at approximately 30%. In a sport with a poorly recorded regional competition scene and high turnover, such missingness is expected.</w:t>
      </w:r>
    </w:p>
    <w:p w14:paraId="6B4E4039" w14:textId="3402BB40" w:rsidR="00126000" w:rsidRPr="00137AC7" w:rsidRDefault="00126000" w:rsidP="008E685B">
      <w:pPr>
        <w:spacing w:line="480" w:lineRule="auto"/>
        <w:rPr>
          <w:rFonts w:ascii="Times New Roman" w:hAnsi="Times New Roman" w:cs="Times New Roman"/>
        </w:rPr>
      </w:pPr>
    </w:p>
    <w:p w14:paraId="7144DCAA" w14:textId="686B2288" w:rsidR="00FB0FA1" w:rsidRPr="00137AC7" w:rsidRDefault="00137AC7" w:rsidP="008E685B">
      <w:pPr>
        <w:spacing w:line="480" w:lineRule="auto"/>
        <w:rPr>
          <w:rFonts w:ascii="Times New Roman" w:hAnsi="Times New Roman" w:cs="Times New Roman"/>
          <w:b/>
          <w:bCs/>
        </w:rPr>
      </w:pPr>
      <w:r>
        <w:rPr>
          <w:rFonts w:ascii="Times New Roman" w:hAnsi="Times New Roman" w:cs="Times New Roman"/>
          <w:b/>
          <w:bCs/>
        </w:rPr>
        <w:t>Included</w:t>
      </w:r>
      <w:r w:rsidR="00FB0FA1" w:rsidRPr="00137AC7">
        <w:rPr>
          <w:rFonts w:ascii="Times New Roman" w:hAnsi="Times New Roman" w:cs="Times New Roman"/>
          <w:b/>
          <w:bCs/>
        </w:rPr>
        <w:t xml:space="preserve"> Variables</w:t>
      </w:r>
    </w:p>
    <w:p w14:paraId="67D6597E" w14:textId="163102CB" w:rsidR="00126000" w:rsidRPr="00137AC7" w:rsidRDefault="00126000" w:rsidP="008E685B">
      <w:pPr>
        <w:spacing w:line="480" w:lineRule="auto"/>
        <w:ind w:firstLine="720"/>
        <w:rPr>
          <w:rFonts w:ascii="Times New Roman" w:hAnsi="Times New Roman" w:cs="Times New Roman"/>
        </w:rPr>
      </w:pPr>
      <w:r w:rsidRPr="00137AC7">
        <w:rPr>
          <w:rFonts w:ascii="Times New Roman" w:hAnsi="Times New Roman" w:cs="Times New Roman"/>
        </w:rPr>
        <w:t>The variables being considered will include all data retrospective at the time of the event</w:t>
      </w:r>
      <w:r w:rsidR="00BE5F61" w:rsidRPr="00137AC7">
        <w:rPr>
          <w:rFonts w:ascii="Times New Roman" w:hAnsi="Times New Roman" w:cs="Times New Roman"/>
        </w:rPr>
        <w:t>. Within the dataset, these are variables with the prefix “</w:t>
      </w:r>
      <w:proofErr w:type="spellStart"/>
      <w:r w:rsidR="00BE5F61" w:rsidRPr="00137AC7">
        <w:rPr>
          <w:rFonts w:ascii="Times New Roman" w:hAnsi="Times New Roman" w:cs="Times New Roman"/>
        </w:rPr>
        <w:t>precomp</w:t>
      </w:r>
      <w:proofErr w:type="spellEnd"/>
      <w:r w:rsidR="00BE5F61" w:rsidRPr="00137AC7">
        <w:rPr>
          <w:rFonts w:ascii="Times New Roman" w:hAnsi="Times New Roman" w:cs="Times New Roman"/>
        </w:rPr>
        <w:t xml:space="preserve">”, and include averages of </w:t>
      </w:r>
      <w:r w:rsidR="00BE5F61" w:rsidRPr="00137AC7">
        <w:rPr>
          <w:rFonts w:ascii="Times New Roman" w:hAnsi="Times New Roman" w:cs="Times New Roman"/>
        </w:rPr>
        <w:lastRenderedPageBreak/>
        <w:t>attempted and completed strikes (of various type), takedowns, submissions, and ground control. Similar statistics of the fighters most recent bout (with the prefix “recent”) will also be considered. Age, reach, and the differentials of each between fighters will also be included.</w:t>
      </w:r>
    </w:p>
    <w:p w14:paraId="43D37872" w14:textId="22C07EDD" w:rsidR="00BE5F61" w:rsidRPr="00137AC7" w:rsidRDefault="00BE5F61" w:rsidP="008E685B">
      <w:pPr>
        <w:spacing w:line="480" w:lineRule="auto"/>
        <w:rPr>
          <w:rFonts w:ascii="Times New Roman" w:hAnsi="Times New Roman" w:cs="Times New Roman"/>
        </w:rPr>
      </w:pPr>
    </w:p>
    <w:p w14:paraId="6911E692" w14:textId="5286AE1F" w:rsidR="00FB0FA1" w:rsidRPr="00137AC7" w:rsidRDefault="000C08F3" w:rsidP="008E685B">
      <w:pPr>
        <w:spacing w:line="480" w:lineRule="auto"/>
        <w:rPr>
          <w:rFonts w:ascii="Times New Roman" w:hAnsi="Times New Roman" w:cs="Times New Roman"/>
          <w:b/>
          <w:bCs/>
        </w:rPr>
      </w:pPr>
      <w:r w:rsidRPr="00137AC7">
        <w:rPr>
          <w:rFonts w:ascii="Times New Roman" w:hAnsi="Times New Roman" w:cs="Times New Roman"/>
          <w:b/>
          <w:bCs/>
        </w:rPr>
        <w:t>Generated</w:t>
      </w:r>
      <w:r w:rsidR="00FB0FA1" w:rsidRPr="00137AC7">
        <w:rPr>
          <w:rFonts w:ascii="Times New Roman" w:hAnsi="Times New Roman" w:cs="Times New Roman"/>
          <w:b/>
          <w:bCs/>
        </w:rPr>
        <w:t xml:space="preserve"> Variables</w:t>
      </w:r>
    </w:p>
    <w:p w14:paraId="59C1BF2C" w14:textId="77777777" w:rsidR="00923971" w:rsidRPr="00137AC7" w:rsidRDefault="00BE5F61" w:rsidP="008E685B">
      <w:pPr>
        <w:spacing w:line="480" w:lineRule="auto"/>
        <w:ind w:firstLine="720"/>
        <w:rPr>
          <w:rFonts w:ascii="Times New Roman" w:hAnsi="Times New Roman" w:cs="Times New Roman"/>
        </w:rPr>
      </w:pPr>
      <w:r w:rsidRPr="00137AC7">
        <w:rPr>
          <w:rFonts w:ascii="Times New Roman" w:hAnsi="Times New Roman" w:cs="Times New Roman"/>
        </w:rPr>
        <w:t xml:space="preserve">As well, several new variables have been generated from these data. Notably, these include a value based on a cluster analysis from the above variables, as well as a skill rating based on the </w:t>
      </w:r>
      <w:proofErr w:type="spellStart"/>
      <w:r w:rsidRPr="00137AC7">
        <w:rPr>
          <w:rFonts w:ascii="Times New Roman" w:hAnsi="Times New Roman" w:cs="Times New Roman"/>
        </w:rPr>
        <w:t>elo</w:t>
      </w:r>
      <w:proofErr w:type="spellEnd"/>
      <w:r w:rsidRPr="00137AC7">
        <w:rPr>
          <w:rFonts w:ascii="Times New Roman" w:hAnsi="Times New Roman" w:cs="Times New Roman"/>
        </w:rPr>
        <w:t xml:space="preserve"> rating method. </w:t>
      </w:r>
      <w:r w:rsidR="00FB0FA1" w:rsidRPr="00137AC7">
        <w:rPr>
          <w:rFonts w:ascii="Times New Roman" w:hAnsi="Times New Roman" w:cs="Times New Roman"/>
        </w:rPr>
        <w:t xml:space="preserve">It applies, in effect, a number that allows for ordering of players by skill. </w:t>
      </w:r>
    </w:p>
    <w:p w14:paraId="2B2E8948" w14:textId="37D92067" w:rsidR="00FB0FA1" w:rsidRPr="00137AC7" w:rsidRDefault="00BE5F61" w:rsidP="008E685B">
      <w:pPr>
        <w:spacing w:line="480" w:lineRule="auto"/>
        <w:ind w:firstLine="720"/>
        <w:rPr>
          <w:rFonts w:ascii="Times New Roman" w:hAnsi="Times New Roman" w:cs="Times New Roman"/>
        </w:rPr>
      </w:pPr>
      <w:r w:rsidRPr="00137AC7">
        <w:rPr>
          <w:rFonts w:ascii="Times New Roman" w:hAnsi="Times New Roman" w:cs="Times New Roman"/>
        </w:rPr>
        <w:t xml:space="preserve">The </w:t>
      </w:r>
      <w:proofErr w:type="spellStart"/>
      <w:r w:rsidRPr="00137AC7">
        <w:rPr>
          <w:rFonts w:ascii="Times New Roman" w:hAnsi="Times New Roman" w:cs="Times New Roman"/>
        </w:rPr>
        <w:t>elo</w:t>
      </w:r>
      <w:proofErr w:type="spellEnd"/>
      <w:r w:rsidRPr="00137AC7">
        <w:rPr>
          <w:rFonts w:ascii="Times New Roman" w:hAnsi="Times New Roman" w:cs="Times New Roman"/>
        </w:rPr>
        <w:t xml:space="preserve"> method is a well-understood methodology for rating </w:t>
      </w:r>
      <w:r w:rsidR="00FB0FA1" w:rsidRPr="00137AC7">
        <w:rPr>
          <w:rFonts w:ascii="Times New Roman" w:hAnsi="Times New Roman" w:cs="Times New Roman"/>
        </w:rPr>
        <w:t>relative skill in zero-sum games</w:t>
      </w:r>
      <w:r w:rsidRPr="00137AC7">
        <w:rPr>
          <w:rFonts w:ascii="Times New Roman" w:hAnsi="Times New Roman" w:cs="Times New Roman"/>
        </w:rPr>
        <w:t xml:space="preserve">. </w:t>
      </w:r>
      <w:r w:rsidR="00FB0FA1" w:rsidRPr="00137AC7">
        <w:rPr>
          <w:rFonts w:ascii="Times New Roman" w:hAnsi="Times New Roman" w:cs="Times New Roman"/>
        </w:rPr>
        <w:t xml:space="preserve">Its use is perhaps most associated with chess, although it sees use in numerous other sports. </w:t>
      </w:r>
      <w:r w:rsidRPr="00137AC7">
        <w:rPr>
          <w:rFonts w:ascii="Times New Roman" w:hAnsi="Times New Roman" w:cs="Times New Roman"/>
        </w:rPr>
        <w:t xml:space="preserve">By examining past wins and losses within a social network, a single numeric skill rating can be generated for a competitor that will allow for projecting the probability of victory or defeat. While </w:t>
      </w:r>
      <w:proofErr w:type="spellStart"/>
      <w:r w:rsidRPr="00137AC7">
        <w:rPr>
          <w:rFonts w:ascii="Times New Roman" w:hAnsi="Times New Roman" w:cs="Times New Roman"/>
        </w:rPr>
        <w:t>elo</w:t>
      </w:r>
      <w:proofErr w:type="spellEnd"/>
      <w:r w:rsidRPr="00137AC7">
        <w:rPr>
          <w:rFonts w:ascii="Times New Roman" w:hAnsi="Times New Roman" w:cs="Times New Roman"/>
        </w:rPr>
        <w:t xml:space="preserve"> ratings in other sports have been demonstrated to be highly predictive of outcome </w:t>
      </w:r>
      <w:r w:rsidR="00EE6C20" w:rsidRPr="00137AC7">
        <w:rPr>
          <w:rFonts w:ascii="Times New Roman" w:hAnsi="Times New Roman" w:cs="Times New Roman"/>
        </w:rPr>
        <w:fldChar w:fldCharType="begin"/>
      </w:r>
      <w:r w:rsidR="00EE6C20" w:rsidRPr="00137AC7">
        <w:rPr>
          <w:rFonts w:ascii="Times New Roman" w:hAnsi="Times New Roman" w:cs="Times New Roman"/>
        </w:rPr>
        <w:instrText xml:space="preserve"> ADDIN ZOTERO_ITEM CSL_CITATION {"citationID":"sq2TMsVE","properties":{"formattedCitation":"(Angelini et al., 2022; Hvattum &amp; Arntzen, 2010)","plainCitation":"(Angelini et al., 2022; Hvattum &amp; Arntzen, 2010)","noteIndex":0},"citationItems":[{"id":977,"uris":["http://zotero.org/users/local/mtl4HGUa/items/IV7AZXTZ"],"itemData":{"id":977,"type":"article-journal","container-title":"European Journal of Operational Research","DOI":"10.1016/j.ejor.2021.04.011","ISSN":"03772217","issue":"1","journalAbbreviation":"European Journal of Operational Research","language":"en","page":"120-132","source":"DOI.org (Crossref)","title":"Weighted Elo rating for tennis match predictions","volume":"297","author":[{"family":"Angelini","given":"Giovanni"},{"family":"Candila","given":"Vincenzo"},{"family":"De Angelis","given":"Luca"}],"issued":{"date-parts":[["2022",2]]}}},{"id":976,"uris":["http://zotero.org/users/local/mtl4HGUa/items/IL42KSIP"],"itemData":{"id":976,"type":"article-journal","container-title":"International Journal of Forecasting","DOI":"10.1016/j.ijforecast.2009.10.002","ISSN":"01692070","issue":"3","journalAbbreviation":"International Journal of Forecasting","language":"en","page":"460-470","source":"DOI.org (Crossref)","title":"Using ELO ratings for match result prediction in association football","volume":"26","author":[{"family":"Hvattum","given":"Lars Magnus"},{"family":"Arntzen","given":"Halvard"}],"issued":{"date-parts":[["2010",7]]}}}],"schema":"https://github.com/citation-style-language/schema/raw/master/csl-citation.json"} </w:instrText>
      </w:r>
      <w:r w:rsidR="00EE6C20" w:rsidRPr="00137AC7">
        <w:rPr>
          <w:rFonts w:ascii="Times New Roman" w:hAnsi="Times New Roman" w:cs="Times New Roman"/>
        </w:rPr>
        <w:fldChar w:fldCharType="separate"/>
      </w:r>
      <w:r w:rsidR="00EE6C20" w:rsidRPr="00137AC7">
        <w:rPr>
          <w:rFonts w:ascii="Times New Roman" w:hAnsi="Times New Roman" w:cs="Times New Roman"/>
          <w:noProof/>
        </w:rPr>
        <w:t>(Angelini et al., 2022; Hvattum &amp; Arntzen, 2010)</w:t>
      </w:r>
      <w:r w:rsidR="00EE6C20" w:rsidRPr="00137AC7">
        <w:rPr>
          <w:rFonts w:ascii="Times New Roman" w:hAnsi="Times New Roman" w:cs="Times New Roman"/>
        </w:rPr>
        <w:fldChar w:fldCharType="end"/>
      </w:r>
      <w:r w:rsidRPr="00137AC7">
        <w:rPr>
          <w:rFonts w:ascii="Times New Roman" w:hAnsi="Times New Roman" w:cs="Times New Roman"/>
        </w:rPr>
        <w:t xml:space="preserve">, their application in MMA is more contentious, due to the nature of the sport, which is considered both more stochastic and based on the interaction of the stylistic approach of the respective competitors. </w:t>
      </w:r>
      <w:r w:rsidR="00FC521A" w:rsidRPr="00137AC7">
        <w:rPr>
          <w:rFonts w:ascii="Times New Roman" w:hAnsi="Times New Roman" w:cs="Times New Roman"/>
        </w:rPr>
        <w:t>The distribution is show below.</w:t>
      </w:r>
      <w:r w:rsidR="00872A45" w:rsidRPr="00137AC7">
        <w:rPr>
          <w:rFonts w:ascii="Times New Roman" w:hAnsi="Times New Roman" w:cs="Times New Roman"/>
        </w:rPr>
        <w:t xml:space="preserve"> The distribution approaches normality with some skewness likely due to turnover at the lower levels of the promotion.</w:t>
      </w:r>
      <w:r w:rsidR="00690457" w:rsidRPr="00137AC7">
        <w:rPr>
          <w:rFonts w:ascii="Times New Roman" w:hAnsi="Times New Roman" w:cs="Times New Roman"/>
        </w:rPr>
        <w:t xml:space="preserve"> Only wins and losses prior to the competition were considered in generating this rating.</w:t>
      </w:r>
    </w:p>
    <w:p w14:paraId="06BB2319" w14:textId="543E2476" w:rsidR="00690457" w:rsidRPr="00137AC7" w:rsidRDefault="00690457" w:rsidP="008E685B">
      <w:pPr>
        <w:spacing w:line="480" w:lineRule="auto"/>
        <w:ind w:firstLine="720"/>
        <w:rPr>
          <w:rFonts w:ascii="Times New Roman" w:hAnsi="Times New Roman" w:cs="Times New Roman"/>
        </w:rPr>
      </w:pPr>
    </w:p>
    <w:p w14:paraId="6F09AD6A" w14:textId="45BC8649" w:rsidR="00690457" w:rsidRPr="00137AC7" w:rsidRDefault="00690457" w:rsidP="008E685B">
      <w:pPr>
        <w:spacing w:line="480" w:lineRule="auto"/>
        <w:rPr>
          <w:rFonts w:ascii="Times New Roman" w:hAnsi="Times New Roman" w:cs="Times New Roman"/>
          <w:i/>
          <w:iCs/>
        </w:rPr>
      </w:pPr>
      <w:r w:rsidRPr="00137AC7">
        <w:rPr>
          <w:rFonts w:ascii="Times New Roman" w:hAnsi="Times New Roman" w:cs="Times New Roman"/>
          <w:i/>
          <w:iCs/>
        </w:rPr>
        <w:t>Figure 1. Elo rating distribution</w:t>
      </w:r>
    </w:p>
    <w:p w14:paraId="2689FE58" w14:textId="7C16BDDD" w:rsidR="00FC521A" w:rsidRPr="00137AC7" w:rsidRDefault="00FC521A" w:rsidP="008E685B">
      <w:pPr>
        <w:spacing w:line="480" w:lineRule="auto"/>
        <w:ind w:firstLine="720"/>
        <w:rPr>
          <w:rFonts w:ascii="Times New Roman" w:hAnsi="Times New Roman" w:cs="Times New Roman"/>
        </w:rPr>
      </w:pPr>
      <w:r w:rsidRPr="00137AC7">
        <w:rPr>
          <w:rFonts w:ascii="Times New Roman" w:hAnsi="Times New Roman" w:cs="Times New Roman"/>
          <w:noProof/>
        </w:rPr>
        <w:lastRenderedPageBreak/>
        <w:drawing>
          <wp:inline distT="0" distB="0" distL="0" distR="0" wp14:anchorId="0F7EB50F" wp14:editId="694295C9">
            <wp:extent cx="4584700" cy="27686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584700" cy="2768600"/>
                    </a:xfrm>
                    <a:prstGeom prst="rect">
                      <a:avLst/>
                    </a:prstGeom>
                  </pic:spPr>
                </pic:pic>
              </a:graphicData>
            </a:graphic>
          </wp:inline>
        </w:drawing>
      </w:r>
    </w:p>
    <w:p w14:paraId="123FC916" w14:textId="3605185F" w:rsidR="000B2E9B" w:rsidRPr="00137AC7" w:rsidRDefault="000B2E9B" w:rsidP="008E685B">
      <w:pPr>
        <w:spacing w:line="480" w:lineRule="auto"/>
        <w:ind w:firstLine="720"/>
        <w:rPr>
          <w:rFonts w:ascii="Times New Roman" w:hAnsi="Times New Roman" w:cs="Times New Roman"/>
        </w:rPr>
      </w:pPr>
      <w:r w:rsidRPr="00137AC7">
        <w:rPr>
          <w:rFonts w:ascii="Times New Roman" w:hAnsi="Times New Roman" w:cs="Times New Roman"/>
        </w:rPr>
        <w:t xml:space="preserve">Best summarizing this concern is the common aphorism “styles make fights.” </w:t>
      </w:r>
      <w:r w:rsidRPr="00137AC7">
        <w:rPr>
          <w:rFonts w:ascii="Times New Roman" w:hAnsi="Times New Roman" w:cs="Times New Roman"/>
        </w:rPr>
        <w:t xml:space="preserve">By generating a variable that includes </w:t>
      </w:r>
      <w:r w:rsidRPr="00137AC7">
        <w:rPr>
          <w:rFonts w:ascii="Times New Roman" w:hAnsi="Times New Roman" w:cs="Times New Roman"/>
        </w:rPr>
        <w:t xml:space="preserve">style </w:t>
      </w:r>
      <w:r w:rsidRPr="00137AC7">
        <w:rPr>
          <w:rFonts w:ascii="Times New Roman" w:hAnsi="Times New Roman" w:cs="Times New Roman"/>
        </w:rPr>
        <w:t>of both competitors, the concern should be addressed.</w:t>
      </w:r>
      <w:r w:rsidRPr="00137AC7">
        <w:rPr>
          <w:rFonts w:ascii="Times New Roman" w:hAnsi="Times New Roman" w:cs="Times New Roman"/>
        </w:rPr>
        <w:t xml:space="preserve"> To do so, a cluster analysis of each fighter was conducted, then the </w:t>
      </w:r>
      <w:proofErr w:type="gramStart"/>
      <w:r w:rsidRPr="00137AC7">
        <w:rPr>
          <w:rFonts w:ascii="Times New Roman" w:hAnsi="Times New Roman" w:cs="Times New Roman"/>
        </w:rPr>
        <w:t>particular style</w:t>
      </w:r>
      <w:proofErr w:type="gramEnd"/>
      <w:r w:rsidRPr="00137AC7">
        <w:rPr>
          <w:rFonts w:ascii="Times New Roman" w:hAnsi="Times New Roman" w:cs="Times New Roman"/>
        </w:rPr>
        <w:t xml:space="preserve"> by style matchup was encoded.</w:t>
      </w:r>
    </w:p>
    <w:p w14:paraId="1EA3A0BA" w14:textId="36839DE4" w:rsidR="004028B8" w:rsidRPr="00137AC7" w:rsidRDefault="00FB0FA1" w:rsidP="008E685B">
      <w:pPr>
        <w:spacing w:line="480" w:lineRule="auto"/>
        <w:ind w:firstLine="720"/>
        <w:rPr>
          <w:rFonts w:ascii="Times New Roman" w:hAnsi="Times New Roman" w:cs="Times New Roman"/>
        </w:rPr>
      </w:pPr>
      <w:r w:rsidRPr="00137AC7">
        <w:rPr>
          <w:rFonts w:ascii="Times New Roman" w:hAnsi="Times New Roman" w:cs="Times New Roman"/>
        </w:rPr>
        <w:t>The cluster analysis revealed class membership by actions taken in prior fights.</w:t>
      </w:r>
      <w:r w:rsidR="00923971" w:rsidRPr="00137AC7">
        <w:rPr>
          <w:rFonts w:ascii="Times New Roman" w:hAnsi="Times New Roman" w:cs="Times New Roman"/>
        </w:rPr>
        <w:t xml:space="preserve"> </w:t>
      </w:r>
      <w:r w:rsidR="00EE6C20" w:rsidRPr="00137AC7">
        <w:rPr>
          <w:rFonts w:ascii="Times New Roman" w:hAnsi="Times New Roman" w:cs="Times New Roman"/>
        </w:rPr>
        <w:t xml:space="preserve">Visual inspection of plots for average silhouette and elbow methods of determining optimal clusters suggest 2-3 clusters. This analysis uses 3 clusters. However, a more theoretically derived approach would likely be a more optimal approach. Limiting the number of variables to those salient to determining “style” </w:t>
      </w:r>
      <w:r w:rsidR="000B2E9B" w:rsidRPr="00137AC7">
        <w:rPr>
          <w:rFonts w:ascii="Times New Roman" w:hAnsi="Times New Roman" w:cs="Times New Roman"/>
        </w:rPr>
        <w:t>may improve validity. The distribution of clusters is shown below (Figure 1).</w:t>
      </w:r>
      <w:r w:rsidR="00923971" w:rsidRPr="00137AC7">
        <w:rPr>
          <w:rFonts w:ascii="Times New Roman" w:hAnsi="Times New Roman" w:cs="Times New Roman"/>
        </w:rPr>
        <w:t xml:space="preserve"> </w:t>
      </w:r>
      <w:r w:rsidR="000B2E9B" w:rsidRPr="00137AC7">
        <w:rPr>
          <w:rFonts w:ascii="Times New Roman" w:hAnsi="Times New Roman" w:cs="Times New Roman"/>
        </w:rPr>
        <w:t>A dummy variable indicating the style matchup (cluster membership for each combatant) was generated. Thus, there are a potential 9 variables to indicate matchup.</w:t>
      </w:r>
    </w:p>
    <w:p w14:paraId="0D40D6C4" w14:textId="77777777" w:rsidR="008E685B" w:rsidRPr="00137AC7" w:rsidRDefault="008E685B" w:rsidP="008E685B">
      <w:pPr>
        <w:spacing w:line="480" w:lineRule="auto"/>
        <w:ind w:firstLine="720"/>
        <w:rPr>
          <w:rFonts w:ascii="Times New Roman" w:hAnsi="Times New Roman" w:cs="Times New Roman"/>
          <w:i/>
          <w:iCs/>
        </w:rPr>
      </w:pPr>
      <w:r w:rsidRPr="00137AC7">
        <w:rPr>
          <w:rFonts w:ascii="Times New Roman" w:hAnsi="Times New Roman" w:cs="Times New Roman"/>
          <w:i/>
          <w:iCs/>
        </w:rPr>
        <w:t>Figure 2. Count by Cluster Membership</w:t>
      </w:r>
    </w:p>
    <w:p w14:paraId="724CF430" w14:textId="77777777" w:rsidR="008E685B" w:rsidRPr="00137AC7" w:rsidRDefault="008E685B" w:rsidP="008E685B">
      <w:pPr>
        <w:spacing w:line="480" w:lineRule="auto"/>
        <w:ind w:firstLine="720"/>
        <w:rPr>
          <w:rFonts w:ascii="Times New Roman" w:hAnsi="Times New Roman" w:cs="Times New Roman"/>
        </w:rPr>
      </w:pPr>
    </w:p>
    <w:p w14:paraId="6164098F" w14:textId="1B7D71CE" w:rsidR="003418A8" w:rsidRPr="00137AC7" w:rsidRDefault="00757D76" w:rsidP="008E685B">
      <w:pPr>
        <w:spacing w:line="480" w:lineRule="auto"/>
        <w:ind w:firstLine="720"/>
        <w:rPr>
          <w:rFonts w:ascii="Times New Roman" w:hAnsi="Times New Roman" w:cs="Times New Roman"/>
        </w:rPr>
      </w:pPr>
      <w:r w:rsidRPr="00137AC7">
        <w:rPr>
          <w:rFonts w:ascii="Times New Roman" w:hAnsi="Times New Roman" w:cs="Times New Roman"/>
          <w:noProof/>
        </w:rPr>
        <w:lastRenderedPageBreak/>
        <w:drawing>
          <wp:inline distT="0" distB="0" distL="0" distR="0" wp14:anchorId="566D9CCD" wp14:editId="1D8C8EF9">
            <wp:extent cx="4597400" cy="278130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597400" cy="2781300"/>
                    </a:xfrm>
                    <a:prstGeom prst="rect">
                      <a:avLst/>
                    </a:prstGeom>
                  </pic:spPr>
                </pic:pic>
              </a:graphicData>
            </a:graphic>
          </wp:inline>
        </w:drawing>
      </w:r>
    </w:p>
    <w:p w14:paraId="5B00D9F2" w14:textId="4AB60EDA" w:rsidR="000B2E9B" w:rsidRPr="00137AC7" w:rsidRDefault="000B2E9B" w:rsidP="008E685B">
      <w:pPr>
        <w:spacing w:line="480" w:lineRule="auto"/>
        <w:ind w:firstLine="720"/>
        <w:rPr>
          <w:rFonts w:ascii="Times New Roman" w:hAnsi="Times New Roman" w:cs="Times New Roman"/>
        </w:rPr>
      </w:pPr>
      <w:r w:rsidRPr="00137AC7">
        <w:rPr>
          <w:rFonts w:ascii="Times New Roman" w:hAnsi="Times New Roman" w:cs="Times New Roman"/>
        </w:rPr>
        <w:t>It is hypothesized that these two bespoke variables, as well as age differential, will be most salient.</w:t>
      </w:r>
    </w:p>
    <w:p w14:paraId="5271CD2A" w14:textId="77777777" w:rsidR="000B2E9B" w:rsidRPr="00137AC7" w:rsidRDefault="000B2E9B" w:rsidP="008E685B">
      <w:pPr>
        <w:spacing w:line="480" w:lineRule="auto"/>
        <w:ind w:firstLine="720"/>
        <w:rPr>
          <w:rFonts w:ascii="Times New Roman" w:hAnsi="Times New Roman" w:cs="Times New Roman"/>
        </w:rPr>
      </w:pPr>
    </w:p>
    <w:p w14:paraId="793D9C93" w14:textId="143D1456" w:rsidR="00F36FA5" w:rsidRPr="00137AC7" w:rsidRDefault="00764170" w:rsidP="008E685B">
      <w:pPr>
        <w:spacing w:line="480" w:lineRule="auto"/>
        <w:rPr>
          <w:rFonts w:ascii="Times New Roman" w:hAnsi="Times New Roman" w:cs="Times New Roman"/>
          <w:b/>
          <w:bCs/>
        </w:rPr>
      </w:pPr>
      <w:r w:rsidRPr="00137AC7">
        <w:rPr>
          <w:rFonts w:ascii="Times New Roman" w:hAnsi="Times New Roman" w:cs="Times New Roman"/>
          <w:b/>
          <w:bCs/>
        </w:rPr>
        <w:t>Description of the Models</w:t>
      </w:r>
    </w:p>
    <w:p w14:paraId="5D4C910E" w14:textId="0641D2F7" w:rsidR="00B4668F" w:rsidRPr="00137AC7" w:rsidRDefault="005E6E5B" w:rsidP="008E685B">
      <w:pPr>
        <w:spacing w:line="480" w:lineRule="auto"/>
        <w:ind w:firstLine="720"/>
        <w:rPr>
          <w:rFonts w:ascii="Times New Roman" w:hAnsi="Times New Roman" w:cs="Times New Roman"/>
        </w:rPr>
      </w:pPr>
      <w:r w:rsidRPr="00137AC7">
        <w:rPr>
          <w:rFonts w:ascii="Times New Roman" w:hAnsi="Times New Roman" w:cs="Times New Roman"/>
        </w:rPr>
        <w:t>Three predictive models were fit to these data: a non-regularized logistic regression model, a ridge regression model, and a gradient boosting tree model.</w:t>
      </w:r>
      <w:r w:rsidR="00B4668F" w:rsidRPr="00137AC7">
        <w:rPr>
          <w:rFonts w:ascii="Times New Roman" w:hAnsi="Times New Roman" w:cs="Times New Roman"/>
        </w:rPr>
        <w:t xml:space="preserve"> All analyses were conducted in R </w:t>
      </w:r>
      <w:r w:rsidRPr="00137AC7">
        <w:rPr>
          <w:rFonts w:ascii="Times New Roman" w:hAnsi="Times New Roman" w:cs="Times New Roman"/>
        </w:rPr>
        <w:fldChar w:fldCharType="begin"/>
      </w:r>
      <w:r w:rsidRPr="00137AC7">
        <w:rPr>
          <w:rFonts w:ascii="Times New Roman" w:hAnsi="Times New Roman" w:cs="Times New Roman"/>
        </w:rPr>
        <w:instrText xml:space="preserve"> ADDIN ZOTERO_ITEM CSL_CITATION {"citationID":"9msGgbq7","properties":{"formattedCitation":"(R Core Team, 2022)","plainCitation":"(R Core Team, 2022)","noteIndex":0},"citationItems":[{"id":951,"uris":["http://zotero.org/users/local/mtl4HGUa/items/JRKHBTZA"],"itemData":{"id":951,"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137AC7">
        <w:rPr>
          <w:rFonts w:ascii="Times New Roman" w:hAnsi="Times New Roman" w:cs="Times New Roman"/>
        </w:rPr>
        <w:fldChar w:fldCharType="separate"/>
      </w:r>
      <w:r w:rsidRPr="00137AC7">
        <w:rPr>
          <w:rFonts w:ascii="Times New Roman" w:hAnsi="Times New Roman" w:cs="Times New Roman"/>
          <w:noProof/>
        </w:rPr>
        <w:t>(R Core Team, 2022)</w:t>
      </w:r>
      <w:r w:rsidRPr="00137AC7">
        <w:rPr>
          <w:rFonts w:ascii="Times New Roman" w:hAnsi="Times New Roman" w:cs="Times New Roman"/>
        </w:rPr>
        <w:fldChar w:fldCharType="end"/>
      </w:r>
      <w:r w:rsidR="00B4668F" w:rsidRPr="00137AC7">
        <w:rPr>
          <w:rFonts w:ascii="Times New Roman" w:hAnsi="Times New Roman" w:cs="Times New Roman"/>
        </w:rPr>
        <w:t>.</w:t>
      </w:r>
      <w:r w:rsidR="00DA4DA4" w:rsidRPr="00137AC7">
        <w:rPr>
          <w:rFonts w:ascii="Times New Roman" w:hAnsi="Times New Roman" w:cs="Times New Roman"/>
        </w:rPr>
        <w:t xml:space="preserve"> Packages used in these analyses include </w:t>
      </w:r>
      <w:r w:rsidRPr="00137AC7">
        <w:rPr>
          <w:rFonts w:ascii="Times New Roman" w:hAnsi="Times New Roman" w:cs="Times New Roman"/>
        </w:rPr>
        <w:t xml:space="preserve">here, </w:t>
      </w:r>
      <w:proofErr w:type="spellStart"/>
      <w:r w:rsidR="00DA4DA4" w:rsidRPr="00137AC7">
        <w:rPr>
          <w:rFonts w:ascii="Times New Roman" w:hAnsi="Times New Roman" w:cs="Times New Roman"/>
        </w:rPr>
        <w:t>eloRating</w:t>
      </w:r>
      <w:proofErr w:type="spellEnd"/>
      <w:r w:rsidR="00DA4DA4" w:rsidRPr="00137AC7">
        <w:rPr>
          <w:rFonts w:ascii="Times New Roman" w:hAnsi="Times New Roman" w:cs="Times New Roman"/>
        </w:rPr>
        <w:t xml:space="preserve">, cluster, </w:t>
      </w:r>
      <w:proofErr w:type="spellStart"/>
      <w:r w:rsidR="00DA4DA4" w:rsidRPr="00137AC7">
        <w:rPr>
          <w:rFonts w:ascii="Times New Roman" w:hAnsi="Times New Roman" w:cs="Times New Roman"/>
        </w:rPr>
        <w:t>factoextra</w:t>
      </w:r>
      <w:proofErr w:type="spellEnd"/>
      <w:r w:rsidR="00DA4DA4" w:rsidRPr="00137AC7">
        <w:rPr>
          <w:rFonts w:ascii="Times New Roman" w:hAnsi="Times New Roman" w:cs="Times New Roman"/>
        </w:rPr>
        <w:t xml:space="preserve">, </w:t>
      </w:r>
      <w:proofErr w:type="spellStart"/>
      <w:r w:rsidR="00DA4DA4" w:rsidRPr="00137AC7">
        <w:rPr>
          <w:rFonts w:ascii="Times New Roman" w:hAnsi="Times New Roman" w:cs="Times New Roman"/>
        </w:rPr>
        <w:t>tidyverse</w:t>
      </w:r>
      <w:proofErr w:type="spellEnd"/>
      <w:r w:rsidR="00DA4DA4" w:rsidRPr="00137AC7">
        <w:rPr>
          <w:rFonts w:ascii="Times New Roman" w:hAnsi="Times New Roman" w:cs="Times New Roman"/>
        </w:rPr>
        <w:t xml:space="preserve">, </w:t>
      </w:r>
      <w:proofErr w:type="spellStart"/>
      <w:r w:rsidR="00DA4DA4" w:rsidRPr="00137AC7">
        <w:rPr>
          <w:rFonts w:ascii="Times New Roman" w:hAnsi="Times New Roman" w:cs="Times New Roman"/>
        </w:rPr>
        <w:t>finalfit</w:t>
      </w:r>
      <w:proofErr w:type="spellEnd"/>
      <w:r w:rsidR="00DA4DA4" w:rsidRPr="00137AC7">
        <w:rPr>
          <w:rFonts w:ascii="Times New Roman" w:hAnsi="Times New Roman" w:cs="Times New Roman"/>
        </w:rPr>
        <w:t>, caret, and recipes</w:t>
      </w:r>
      <w:r w:rsidRPr="00137AC7">
        <w:rPr>
          <w:rFonts w:ascii="Times New Roman" w:hAnsi="Times New Roman" w:cs="Times New Roman"/>
        </w:rPr>
        <w:t xml:space="preserve"> </w:t>
      </w:r>
      <w:r w:rsidRPr="00137AC7">
        <w:rPr>
          <w:rFonts w:ascii="Times New Roman" w:hAnsi="Times New Roman" w:cs="Times New Roman"/>
        </w:rPr>
        <w:fldChar w:fldCharType="begin"/>
      </w:r>
      <w:r w:rsidRPr="00137AC7">
        <w:rPr>
          <w:rFonts w:ascii="Times New Roman" w:hAnsi="Times New Roman" w:cs="Times New Roman"/>
        </w:rPr>
        <w:instrText xml:space="preserve"> ADDIN ZOTERO_ITEM CSL_CITATION {"citationID":"rswYX921","properties":{"formattedCitation":"(Greenwell et al., 2022; Harrison et al., 2022; Kassambara &amp; Mundt, 2020; Kuhn, 2022; Kuhn &amp; Wickham, 2022; Maechler et al., 2022; Neumann &amp; Kulik, 2020; Thiele &amp; Hirschfeld, 2021; Wickham et al., 2019)","plainCitation":"(Greenwell et al., 2022; Harrison et al., 2022; Kassambara &amp; Mundt, 2020; Kuhn, 2022; Kuhn &amp; Wickham, 2022; Maechler et al., 2022; Neumann &amp; Kulik, 2020; Thiele &amp; Hirschfeld, 2021; Wickham et al., 2019)","noteIndex":0},"citationItems":[{"id":969,"uris":["http://zotero.org/users/local/mtl4HGUa/items/EYLN38F4"],"itemData":{"id":969,"type":"book","title":"gbm: Generalized Boosted Regression Models","URL":"https://CRAN.R-project.org/package=gbm","author":[{"family":"Greenwell","given":"Brandon"},{"family":"Boehmke","given":"Bradley"},{"family":"Cunningham","given":"Jay"},{"family":"Developers","given":"G. B. M."}],"issued":{"date-parts":[["2022"]]}}},{"id":958,"uris":["http://zotero.org/users/local/mtl4HGUa/items/P7YUVBRG"],"itemData":{"id":958,"type":"book","title":"finalfit: Quickly Create Elegant Regression Results Tables and Plots when Modelling","URL":"https://CRAN.R-project.org/package=finalfit","author":[{"family":"Harrison","given":"Ewen"},{"family":"Drake","given":"Tom"},{"family":"Ots","given":"Riinu"}],"issued":{"date-parts":[["2022"]]}}},{"id":956,"uris":["http://zotero.org/users/local/mtl4HGUa/items/2VHAJ5VQ"],"itemData":{"id":956,"type":"book","title":"factoextra: Extract and Visualize the Results of Multivariate Data Analyses","URL":"https://CRAN.R-project.org/package=factoextra","author":[{"family":"Kassambara","given":"Alboukadel"},{"family":"Mundt","given":"Fabian"}],"issued":{"date-parts":[["2020"]]}}},{"id":963,"uris":["http://zotero.org/users/local/mtl4HGUa/items/R2Y7Z3WP"],"itemData":{"id":963,"type":"book","title":"caret: Classification and Regression Training","URL":"https://CRAN.R-project.org/package=caret","author":[{"family":"Kuhn","given":"Max"}],"issued":{"date-parts":[["2022"]]}}},{"id":960,"uris":["http://zotero.org/users/local/mtl4HGUa/items/YURIAESV"],"itemData":{"id":960,"type":"book","title":"recipes: Preprocessing and Feature Engineering Steps for Modeling","URL":"https://CRAN.R-project.org/package=recipes","author":[{"family":"Kuhn","given":"Max"},{"family":"Wickham","given":"Hadley"}],"issued":{"date-parts":[["2022"]]}}},{"id":954,"uris":["http://zotero.org/users/local/mtl4HGUa/items/ASP7P6BV"],"itemData":{"id":954,"type":"book","title":"cluster: Cluster Analysis Basics and Extensions","URL":"https://CRAN.R-project.org/package=cluster","author":[{"family":"Maechler","given":"Martin"},{"family":"Rousseeuw","given":"Peter"},{"family":"Struyf","given":"Anja"},{"family":"Hubert","given":"Mia"},{"family":"Hornik","given":"Kurt"}],"issued":{"date-parts":[["2022"]]}}},{"id":952,"uris":["http://zotero.org/users/local/mtl4HGUa/items/A3Z8H6SS"],"itemData":{"id":952,"type":"book","title":"EloRating: Animal Dominance Hierarchies by Elo Rating","URL":"https://CRAN.R-project.org/package=EloRating","author":[{"family":"Neumann","given":"Christof"},{"family":"Kulik","given":"Lars"}],"issued":{"date-parts":[["2020"]]}}},{"id":968,"uris":["http://zotero.org/users/local/mtl4HGUa/items/9NMHGT4H"],"itemData":{"id":968,"type":"article-journal","container-title":"Journal of Statistical Software","DOI":"10.18637/jss.v098.i11","issue":"11","page":"1–27","title":"cutpointr: Improved Estimation and Validation of Optimal Cutpoints in R","volume":"98","author":[{"family":"Thiele","given":"Christian"},{"family":"Hirschfeld","given":"Gerrit"}],"issued":{"date-parts":[["2021"]]}}},{"id":962,"uris":["http://zotero.org/users/local/mtl4HGUa/items/S3ZYNGSH"],"itemData":{"id":962,"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137AC7">
        <w:rPr>
          <w:rFonts w:ascii="Times New Roman" w:hAnsi="Times New Roman" w:cs="Times New Roman"/>
        </w:rPr>
        <w:fldChar w:fldCharType="separate"/>
      </w:r>
      <w:r w:rsidRPr="00137AC7">
        <w:rPr>
          <w:rFonts w:ascii="Times New Roman" w:hAnsi="Times New Roman" w:cs="Times New Roman"/>
          <w:noProof/>
        </w:rPr>
        <w:t>(Greenwell et al., 2022; Harrison et al., 2022; Kassambara &amp; Mundt, 2020; Kuhn, 2022; Kuhn &amp; Wickham, 2022; Maechler et al., 2022; Neumann &amp; Kulik, 2020; Thiele &amp; Hirschfeld, 2021; Wickham et al., 2019)</w:t>
      </w:r>
      <w:r w:rsidRPr="00137AC7">
        <w:rPr>
          <w:rFonts w:ascii="Times New Roman" w:hAnsi="Times New Roman" w:cs="Times New Roman"/>
        </w:rPr>
        <w:fldChar w:fldCharType="end"/>
      </w:r>
      <w:r w:rsidR="00DA4DA4" w:rsidRPr="00137AC7">
        <w:rPr>
          <w:rFonts w:ascii="Times New Roman" w:hAnsi="Times New Roman" w:cs="Times New Roman"/>
        </w:rPr>
        <w:t>.</w:t>
      </w:r>
    </w:p>
    <w:p w14:paraId="264713E7" w14:textId="0FD34FAA" w:rsidR="00764170" w:rsidRPr="00137AC7" w:rsidRDefault="00764170" w:rsidP="008E685B">
      <w:pPr>
        <w:spacing w:line="480" w:lineRule="auto"/>
        <w:rPr>
          <w:rFonts w:ascii="Times New Roman" w:hAnsi="Times New Roman" w:cs="Times New Roman"/>
        </w:rPr>
      </w:pPr>
    </w:p>
    <w:p w14:paraId="38A3D435" w14:textId="04E162B1" w:rsidR="00764170" w:rsidRPr="00137AC7" w:rsidRDefault="00764170" w:rsidP="008E685B">
      <w:pPr>
        <w:spacing w:line="480" w:lineRule="auto"/>
        <w:rPr>
          <w:rFonts w:ascii="Times New Roman" w:hAnsi="Times New Roman" w:cs="Times New Roman"/>
          <w:b/>
          <w:bCs/>
        </w:rPr>
      </w:pPr>
      <w:r w:rsidRPr="00137AC7">
        <w:rPr>
          <w:rFonts w:ascii="Times New Roman" w:hAnsi="Times New Roman" w:cs="Times New Roman"/>
          <w:b/>
          <w:bCs/>
        </w:rPr>
        <w:t>Non-regularized Logistic Model</w:t>
      </w:r>
    </w:p>
    <w:p w14:paraId="5593E229" w14:textId="786AD697" w:rsidR="00764170" w:rsidRPr="00137AC7" w:rsidRDefault="00370177" w:rsidP="008E685B">
      <w:pPr>
        <w:spacing w:line="480" w:lineRule="auto"/>
        <w:ind w:firstLine="720"/>
        <w:rPr>
          <w:rFonts w:ascii="Times New Roman" w:hAnsi="Times New Roman" w:cs="Times New Roman"/>
        </w:rPr>
      </w:pPr>
      <w:r w:rsidRPr="00137AC7">
        <w:rPr>
          <w:rFonts w:ascii="Times New Roman" w:hAnsi="Times New Roman" w:cs="Times New Roman"/>
        </w:rPr>
        <w:t>Logistic regression models were used since the outcome of a fight is, for all intents and purposes, a dichotomous variable (win vs loss).</w:t>
      </w:r>
      <w:r w:rsidR="00133D9A" w:rsidRPr="00137AC7">
        <w:rPr>
          <w:rFonts w:ascii="Times New Roman" w:hAnsi="Times New Roman" w:cs="Times New Roman"/>
        </w:rPr>
        <w:t xml:space="preserve"> This model uses Maximum Likelihood estimation to estimate parameters for predictor variables corresponding to probability of </w:t>
      </w:r>
      <w:r w:rsidR="00133D9A" w:rsidRPr="00137AC7">
        <w:rPr>
          <w:rFonts w:ascii="Times New Roman" w:hAnsi="Times New Roman" w:cs="Times New Roman"/>
        </w:rPr>
        <w:lastRenderedPageBreak/>
        <w:t>classification. Logistic regression does not make many key assumptions associated with ordinary least squares algorithms: residuals do not need to be normally distributed, nor is homoscedasticity required. This model does not have any hyperparameters to optimize. Model performance will be assessed using area-under-curve (AUC), accuracy (ACC), true positive rate (TPR), true negative rate (TNR), and precision (PRE).</w:t>
      </w:r>
    </w:p>
    <w:p w14:paraId="561DE969" w14:textId="614C1E35" w:rsidR="00764170" w:rsidRPr="00137AC7" w:rsidRDefault="00764170" w:rsidP="008E685B">
      <w:pPr>
        <w:spacing w:line="480" w:lineRule="auto"/>
        <w:rPr>
          <w:rFonts w:ascii="Times New Roman" w:hAnsi="Times New Roman" w:cs="Times New Roman"/>
        </w:rPr>
      </w:pPr>
    </w:p>
    <w:p w14:paraId="402FCC4B" w14:textId="517685BA" w:rsidR="00764170" w:rsidRPr="00137AC7" w:rsidRDefault="00764170" w:rsidP="008E685B">
      <w:pPr>
        <w:spacing w:line="480" w:lineRule="auto"/>
        <w:rPr>
          <w:rFonts w:ascii="Times New Roman" w:hAnsi="Times New Roman" w:cs="Times New Roman"/>
          <w:b/>
          <w:bCs/>
        </w:rPr>
      </w:pPr>
      <w:r w:rsidRPr="00137AC7">
        <w:rPr>
          <w:rFonts w:ascii="Times New Roman" w:hAnsi="Times New Roman" w:cs="Times New Roman"/>
          <w:b/>
          <w:bCs/>
        </w:rPr>
        <w:t>Ridge Regression Model</w:t>
      </w:r>
    </w:p>
    <w:p w14:paraId="240DE7D3" w14:textId="68CF8C48" w:rsidR="00F26898" w:rsidRPr="00137AC7" w:rsidRDefault="00133D9A" w:rsidP="008E685B">
      <w:pPr>
        <w:spacing w:line="480" w:lineRule="auto"/>
        <w:ind w:firstLine="720"/>
        <w:rPr>
          <w:rFonts w:ascii="Times New Roman" w:eastAsiaTheme="minorEastAsia" w:hAnsi="Times New Roman" w:cs="Times New Roman"/>
        </w:rPr>
      </w:pPr>
      <w:r w:rsidRPr="00137AC7">
        <w:rPr>
          <w:rFonts w:ascii="Times New Roman" w:hAnsi="Times New Roman" w:cs="Times New Roman"/>
        </w:rPr>
        <w:t>This model will function in a similar manner to the previous model but is regularized to avoid overfitting our data. While n&gt;&gt;p, and we therefore expect minimal incremental improvement over the non-regularized logistic regression model, we will empirically test this hypothesis.</w:t>
      </w:r>
      <w:r w:rsidR="00A5797A" w:rsidRPr="00137AC7">
        <w:rPr>
          <w:rFonts w:ascii="Times New Roman" w:hAnsi="Times New Roman" w:cs="Times New Roman"/>
        </w:rPr>
        <w:t xml:space="preserve"> While a lasso model would allow for feature selection, as noted above, we envision this as an exploratory work, with feature selection primarily an a priori process. Ridge regression, being more effective in handling correlated features, seems a preferable model, as many of these variables are expected to correlate </w:t>
      </w:r>
      <w:r w:rsidR="00A5797A" w:rsidRPr="00137AC7">
        <w:rPr>
          <w:rFonts w:ascii="Times New Roman" w:hAnsi="Times New Roman" w:cs="Times New Roman"/>
        </w:rPr>
        <w:fldChar w:fldCharType="begin"/>
      </w:r>
      <w:r w:rsidR="00A5797A" w:rsidRPr="00137AC7">
        <w:rPr>
          <w:rFonts w:ascii="Times New Roman" w:hAnsi="Times New Roman" w:cs="Times New Roman"/>
        </w:rPr>
        <w:instrText xml:space="preserve"> ADDIN ZOTERO_ITEM CSL_CITATION {"citationID":"4aLP7Dy9","properties":{"formattedCitation":"(Boehmke &amp; Greenwell, 2019)","plainCitation":"(Boehmke &amp; Greenwell, 2019)","noteIndex":0},"citationItems":[{"id":979,"uris":["http://zotero.org/users/local/mtl4HGUa/items/GQXSAWSU"],"itemData":{"id":979,"type":"book","abstract":"\"This book is designed to introduce the concept of advanced business analytic approaches and would the first to cover the gamut of how to use the R programming language to apply descriptive, predictive, and prescriptive analytic methodologies for problem solving\"--","call-number":"Q325.5 .B59 2019","collection-title":"Chapman &amp; Hall/CRC the R series","event-place":"Boca Raton","ISBN":"978-1-138-49568-5","publisher":"CRC Press","publisher-place":"Boca Raton","source":"Library of Congress ISBN","title":"Hands-on machine learning with R","author":[{"family":"Boehmke","given":"Brad"},{"family":"Greenwell","given":"Brandon M."}],"issued":{"date-parts":[["2019"]]}}}],"schema":"https://github.com/citation-style-language/schema/raw/master/csl-citation.json"} </w:instrText>
      </w:r>
      <w:r w:rsidR="00A5797A" w:rsidRPr="00137AC7">
        <w:rPr>
          <w:rFonts w:ascii="Times New Roman" w:hAnsi="Times New Roman" w:cs="Times New Roman"/>
        </w:rPr>
        <w:fldChar w:fldCharType="separate"/>
      </w:r>
      <w:r w:rsidR="00A5797A" w:rsidRPr="00137AC7">
        <w:rPr>
          <w:rFonts w:ascii="Times New Roman" w:hAnsi="Times New Roman" w:cs="Times New Roman"/>
          <w:noProof/>
        </w:rPr>
        <w:t>(Boehmke &amp; Greenwell, 2019)</w:t>
      </w:r>
      <w:r w:rsidR="00A5797A" w:rsidRPr="00137AC7">
        <w:rPr>
          <w:rFonts w:ascii="Times New Roman" w:hAnsi="Times New Roman" w:cs="Times New Roman"/>
        </w:rPr>
        <w:fldChar w:fldCharType="end"/>
      </w:r>
      <w:r w:rsidR="00A5797A" w:rsidRPr="00137AC7">
        <w:rPr>
          <w:rFonts w:ascii="Times New Roman" w:hAnsi="Times New Roman" w:cs="Times New Roman"/>
        </w:rPr>
        <w:t xml:space="preserve">. </w:t>
      </w:r>
      <w:r w:rsidR="007D27E5" w:rsidRPr="00137AC7">
        <w:rPr>
          <w:rFonts w:ascii="Times New Roman" w:hAnsi="Times New Roman" w:cs="Times New Roman"/>
        </w:rPr>
        <w:t>This model optimizes a single hyperparameter, lambda (</w:t>
      </w:r>
      <w:r w:rsidR="007D27E5" w:rsidRPr="00137AC7">
        <w:rPr>
          <w:rFonts w:ascii="Times New Roman" w:hAnsi="Times New Roman" w:cs="Times New Roman"/>
        </w:rPr>
        <w:sym w:font="Symbol" w:char="F06C"/>
      </w:r>
      <w:r w:rsidR="007D27E5" w:rsidRPr="00137AC7">
        <w:rPr>
          <w:rFonts w:ascii="Times New Roman" w:hAnsi="Times New Roman" w:cs="Times New Roman"/>
        </w:rPr>
        <w:t xml:space="preserve">), the penalty term for this model. </w:t>
      </w:r>
      <w:r w:rsidRPr="00137AC7">
        <w:rPr>
          <w:rFonts w:ascii="Times New Roman" w:hAnsi="Times New Roman" w:cs="Times New Roman"/>
        </w:rPr>
        <w:t>Model performance will be assessed using area-under-curve (AUC), accuracy (ACC), true positive rate (TPR), true negative rate (TNR), and precision (PRE)</w:t>
      </w:r>
      <w:r w:rsidRPr="00137AC7">
        <w:rPr>
          <w:rFonts w:ascii="Times New Roman" w:hAnsi="Times New Roman" w:cs="Times New Roman"/>
        </w:rPr>
        <w:t>.</w:t>
      </w:r>
    </w:p>
    <w:p w14:paraId="7D458F81" w14:textId="77777777" w:rsidR="00F26898" w:rsidRPr="00137AC7" w:rsidRDefault="00F26898" w:rsidP="008E685B">
      <w:pPr>
        <w:spacing w:line="480" w:lineRule="auto"/>
        <w:rPr>
          <w:rFonts w:ascii="Times New Roman" w:eastAsiaTheme="minorEastAsia" w:hAnsi="Times New Roman" w:cs="Times New Roman"/>
          <w:iCs/>
        </w:rPr>
      </w:pPr>
    </w:p>
    <w:p w14:paraId="6CEE5641" w14:textId="2D9E1164" w:rsidR="00764170" w:rsidRPr="00137AC7" w:rsidRDefault="00764170" w:rsidP="008E685B">
      <w:pPr>
        <w:spacing w:line="480" w:lineRule="auto"/>
        <w:rPr>
          <w:rFonts w:ascii="Times New Roman" w:hAnsi="Times New Roman" w:cs="Times New Roman"/>
          <w:b/>
          <w:bCs/>
        </w:rPr>
      </w:pPr>
      <w:r w:rsidRPr="00137AC7">
        <w:rPr>
          <w:rFonts w:ascii="Times New Roman" w:hAnsi="Times New Roman" w:cs="Times New Roman"/>
          <w:b/>
          <w:bCs/>
        </w:rPr>
        <w:t>Gradient Boosting Tree Model</w:t>
      </w:r>
    </w:p>
    <w:p w14:paraId="0CB73B2C" w14:textId="4D6DFB9A" w:rsidR="00764170" w:rsidRPr="00137AC7" w:rsidRDefault="00A5797A" w:rsidP="008E685B">
      <w:pPr>
        <w:spacing w:line="480" w:lineRule="auto"/>
        <w:ind w:firstLine="720"/>
        <w:rPr>
          <w:rFonts w:ascii="Times New Roman" w:hAnsi="Times New Roman" w:cs="Times New Roman"/>
        </w:rPr>
      </w:pPr>
      <w:r w:rsidRPr="00137AC7">
        <w:rPr>
          <w:rFonts w:ascii="Times New Roman" w:hAnsi="Times New Roman" w:cs="Times New Roman"/>
        </w:rPr>
        <w:t>A gradient boosting machine</w:t>
      </w:r>
      <w:r w:rsidR="00F921BC" w:rsidRPr="00137AC7">
        <w:rPr>
          <w:rFonts w:ascii="Times New Roman" w:hAnsi="Times New Roman" w:cs="Times New Roman"/>
        </w:rPr>
        <w:t xml:space="preserve"> (GBM)</w:t>
      </w:r>
      <w:r w:rsidRPr="00137AC7">
        <w:rPr>
          <w:rFonts w:ascii="Times New Roman" w:hAnsi="Times New Roman" w:cs="Times New Roman"/>
        </w:rPr>
        <w:t xml:space="preserve"> is also tested, primarily due to their success in predictive competitions </w:t>
      </w:r>
      <w:r w:rsidRPr="00137AC7">
        <w:rPr>
          <w:rFonts w:ascii="Times New Roman" w:hAnsi="Times New Roman" w:cs="Times New Roman"/>
        </w:rPr>
        <w:fldChar w:fldCharType="begin"/>
      </w:r>
      <w:r w:rsidRPr="00137AC7">
        <w:rPr>
          <w:rFonts w:ascii="Times New Roman" w:hAnsi="Times New Roman" w:cs="Times New Roman"/>
        </w:rPr>
        <w:instrText xml:space="preserve"> ADDIN ZOTERO_ITEM CSL_CITATION {"citationID":"qQDoeiRN","properties":{"formattedCitation":"(Boehmke &amp; Greenwell, 2019)","plainCitation":"(Boehmke &amp; Greenwell, 2019)","noteIndex":0},"citationItems":[{"id":979,"uris":["http://zotero.org/users/local/mtl4HGUa/items/GQXSAWSU"],"itemData":{"id":979,"type":"book","abstract":"\"This book is designed to introduce the concept of advanced business analytic approaches and would the first to cover the gamut of how to use the R programming language to apply descriptive, predictive, and prescriptive analytic methodologies for problem solving\"--","call-number":"Q325.5 .B59 2019","collection-title":"Chapman &amp; Hall/CRC the R series","event-place":"Boca Raton","ISBN":"978-1-138-49568-5","publisher":"CRC Press","publisher-place":"Boca Raton","source":"Library of Congress ISBN","title":"Hands-on machine learning with R","author":[{"family":"Boehmke","given":"Brad"},{"family":"Greenwell","given":"Brandon M."}],"issued":{"date-parts":[["2019"]]}}}],"schema":"https://github.com/citation-style-language/schema/raw/master/csl-citation.json"} </w:instrText>
      </w:r>
      <w:r w:rsidRPr="00137AC7">
        <w:rPr>
          <w:rFonts w:ascii="Times New Roman" w:hAnsi="Times New Roman" w:cs="Times New Roman"/>
        </w:rPr>
        <w:fldChar w:fldCharType="separate"/>
      </w:r>
      <w:r w:rsidRPr="00137AC7">
        <w:rPr>
          <w:rFonts w:ascii="Times New Roman" w:hAnsi="Times New Roman" w:cs="Times New Roman"/>
          <w:noProof/>
        </w:rPr>
        <w:t>(Boehmke &amp; Greenwell, 2019)</w:t>
      </w:r>
      <w:r w:rsidRPr="00137AC7">
        <w:rPr>
          <w:rFonts w:ascii="Times New Roman" w:hAnsi="Times New Roman" w:cs="Times New Roman"/>
        </w:rPr>
        <w:fldChar w:fldCharType="end"/>
      </w:r>
      <w:r w:rsidRPr="00137AC7">
        <w:rPr>
          <w:rFonts w:ascii="Times New Roman" w:hAnsi="Times New Roman" w:cs="Times New Roman"/>
        </w:rPr>
        <w:t xml:space="preserve">, and the role of this paper is to develop and compare successful predictive models. Gradient boosted machines iterate through decision tree models and improve on the previous model using that </w:t>
      </w:r>
      <w:proofErr w:type="gramStart"/>
      <w:r w:rsidRPr="00137AC7">
        <w:rPr>
          <w:rFonts w:ascii="Times New Roman" w:hAnsi="Times New Roman" w:cs="Times New Roman"/>
        </w:rPr>
        <w:t>models</w:t>
      </w:r>
      <w:proofErr w:type="gramEnd"/>
      <w:r w:rsidRPr="00137AC7">
        <w:rPr>
          <w:rFonts w:ascii="Times New Roman" w:hAnsi="Times New Roman" w:cs="Times New Roman"/>
        </w:rPr>
        <w:t xml:space="preserve"> residuals as feedback.</w:t>
      </w:r>
      <w:r w:rsidR="004722CA" w:rsidRPr="00137AC7">
        <w:rPr>
          <w:rFonts w:ascii="Times New Roman" w:hAnsi="Times New Roman" w:cs="Times New Roman"/>
        </w:rPr>
        <w:t xml:space="preserve"> </w:t>
      </w:r>
      <w:r w:rsidR="004722CA" w:rsidRPr="00137AC7">
        <w:rPr>
          <w:rFonts w:ascii="Times New Roman" w:hAnsi="Times New Roman" w:cs="Times New Roman"/>
        </w:rPr>
        <w:lastRenderedPageBreak/>
        <w:t xml:space="preserve">Numerous hyper-parameters will be tested: number of trees (total trees in the sequence), learning rate (the contribution of each tree on the </w:t>
      </w:r>
      <w:proofErr w:type="gramStart"/>
      <w:r w:rsidR="004722CA" w:rsidRPr="00137AC7">
        <w:rPr>
          <w:rFonts w:ascii="Times New Roman" w:hAnsi="Times New Roman" w:cs="Times New Roman"/>
        </w:rPr>
        <w:t>final outcome</w:t>
      </w:r>
      <w:proofErr w:type="gramEnd"/>
      <w:r w:rsidR="004722CA" w:rsidRPr="00137AC7">
        <w:rPr>
          <w:rFonts w:ascii="Times New Roman" w:hAnsi="Times New Roman" w:cs="Times New Roman"/>
        </w:rPr>
        <w:t>), tree depth (longest path from root to terminal node), and minimum number of observations in terminal nodes.</w:t>
      </w:r>
    </w:p>
    <w:p w14:paraId="2036B73B" w14:textId="3046E60F" w:rsidR="00133D9A" w:rsidRPr="00137AC7" w:rsidRDefault="00133D9A" w:rsidP="008E685B">
      <w:pPr>
        <w:spacing w:line="480" w:lineRule="auto"/>
        <w:rPr>
          <w:rFonts w:ascii="Times New Roman" w:hAnsi="Times New Roman" w:cs="Times New Roman"/>
        </w:rPr>
      </w:pPr>
      <w:r w:rsidRPr="00137AC7">
        <w:rPr>
          <w:rFonts w:ascii="Times New Roman" w:hAnsi="Times New Roman" w:cs="Times New Roman"/>
        </w:rPr>
        <w:t>Model performance will be assessed using area-under-curve (AUC), accuracy (ACC), true positive rate (TPR), true negative rate (TNR), and precision (PRE)</w:t>
      </w:r>
      <w:r w:rsidRPr="00137AC7">
        <w:rPr>
          <w:rFonts w:ascii="Times New Roman" w:hAnsi="Times New Roman" w:cs="Times New Roman"/>
        </w:rPr>
        <w:t>.</w:t>
      </w:r>
      <w:r w:rsidR="000172C8" w:rsidRPr="00137AC7">
        <w:rPr>
          <w:rFonts w:ascii="Times New Roman" w:hAnsi="Times New Roman" w:cs="Times New Roman"/>
        </w:rPr>
        <w:t xml:space="preserve"> </w:t>
      </w:r>
    </w:p>
    <w:p w14:paraId="3EE74C71" w14:textId="77777777" w:rsidR="00137AC7" w:rsidRDefault="00137AC7" w:rsidP="008E685B">
      <w:pPr>
        <w:spacing w:line="480" w:lineRule="auto"/>
        <w:rPr>
          <w:rFonts w:ascii="Times New Roman" w:hAnsi="Times New Roman" w:cs="Times New Roman"/>
        </w:rPr>
      </w:pPr>
    </w:p>
    <w:p w14:paraId="77A949E3" w14:textId="24071618" w:rsidR="00DA4DA4" w:rsidRPr="00137AC7" w:rsidRDefault="00137AC7" w:rsidP="008E685B">
      <w:pPr>
        <w:spacing w:line="480" w:lineRule="auto"/>
        <w:rPr>
          <w:rFonts w:ascii="Times New Roman" w:hAnsi="Times New Roman" w:cs="Times New Roman"/>
          <w:b/>
          <w:bCs/>
          <w:sz w:val="32"/>
          <w:szCs w:val="32"/>
        </w:rPr>
      </w:pPr>
      <w:r w:rsidRPr="00137AC7">
        <w:rPr>
          <w:rFonts w:ascii="Times New Roman" w:hAnsi="Times New Roman" w:cs="Times New Roman"/>
          <w:b/>
          <w:bCs/>
          <w:sz w:val="32"/>
          <w:szCs w:val="32"/>
        </w:rPr>
        <w:t>Results</w:t>
      </w:r>
    </w:p>
    <w:p w14:paraId="59E4AAD6" w14:textId="6E5B192C" w:rsidR="00DA4DA4" w:rsidRPr="00137AC7" w:rsidRDefault="00DA4DA4" w:rsidP="008E685B">
      <w:pPr>
        <w:spacing w:line="480" w:lineRule="auto"/>
        <w:rPr>
          <w:rFonts w:ascii="Times New Roman" w:hAnsi="Times New Roman" w:cs="Times New Roman"/>
          <w:b/>
          <w:bCs/>
        </w:rPr>
      </w:pPr>
      <w:r w:rsidRPr="00137AC7">
        <w:rPr>
          <w:rFonts w:ascii="Times New Roman" w:hAnsi="Times New Roman" w:cs="Times New Roman"/>
          <w:b/>
          <w:bCs/>
        </w:rPr>
        <w:t>Model Fit</w:t>
      </w:r>
      <w:r w:rsidR="00AA0172" w:rsidRPr="00137AC7">
        <w:rPr>
          <w:rFonts w:ascii="Times New Roman" w:hAnsi="Times New Roman" w:cs="Times New Roman"/>
          <w:b/>
          <w:bCs/>
        </w:rPr>
        <w:t>s</w:t>
      </w:r>
    </w:p>
    <w:p w14:paraId="695FA9A2" w14:textId="185D7603" w:rsidR="00F921BC" w:rsidRPr="00137AC7" w:rsidRDefault="00F921BC" w:rsidP="008E685B">
      <w:pPr>
        <w:spacing w:line="480" w:lineRule="auto"/>
        <w:ind w:firstLine="720"/>
        <w:rPr>
          <w:rFonts w:ascii="Times New Roman" w:hAnsi="Times New Roman" w:cs="Times New Roman"/>
        </w:rPr>
      </w:pPr>
      <w:r w:rsidRPr="00137AC7">
        <w:rPr>
          <w:rFonts w:ascii="Times New Roman" w:hAnsi="Times New Roman" w:cs="Times New Roman"/>
        </w:rPr>
        <w:t xml:space="preserve">See table 1 for a comparison of model fit. As hypothesized, regularization does not significantly improve on the non-regularized model. </w:t>
      </w:r>
      <w:r w:rsidR="00740302" w:rsidRPr="00137AC7">
        <w:rPr>
          <w:rFonts w:ascii="Times New Roman" w:hAnsi="Times New Roman" w:cs="Times New Roman"/>
        </w:rPr>
        <w:t xml:space="preserve">This is likely due to the high number of observations relative to predictors. </w:t>
      </w:r>
      <w:proofErr w:type="spellStart"/>
      <w:r w:rsidRPr="00137AC7">
        <w:rPr>
          <w:rFonts w:ascii="Times New Roman" w:hAnsi="Times New Roman" w:cs="Times New Roman"/>
        </w:rPr>
        <w:t>However</w:t>
      </w:r>
      <w:proofErr w:type="spellEnd"/>
      <w:r w:rsidRPr="00137AC7">
        <w:rPr>
          <w:rFonts w:ascii="Times New Roman" w:hAnsi="Times New Roman" w:cs="Times New Roman"/>
        </w:rPr>
        <w:t>, the GBM approach does appear to have added incremental value despite the added computational complexity.</w:t>
      </w:r>
      <w:r w:rsidR="00CD6C77" w:rsidRPr="00137AC7">
        <w:rPr>
          <w:rFonts w:ascii="Times New Roman" w:hAnsi="Times New Roman" w:cs="Times New Roman"/>
        </w:rPr>
        <w:t xml:space="preserve"> The ROC curve for the GBM model is shown below (Figure 3).</w:t>
      </w:r>
    </w:p>
    <w:p w14:paraId="33BE667F" w14:textId="2A6EF034" w:rsidR="00E538BD" w:rsidRPr="00137AC7" w:rsidRDefault="00E538BD" w:rsidP="008E685B">
      <w:pPr>
        <w:spacing w:line="480" w:lineRule="auto"/>
        <w:rPr>
          <w:rFonts w:ascii="Times New Roman" w:hAnsi="Times New Roman" w:cs="Times New Roman"/>
        </w:rPr>
      </w:pPr>
    </w:p>
    <w:p w14:paraId="7D01BB1A" w14:textId="7E73CC6A" w:rsidR="00E538BD" w:rsidRPr="00137AC7" w:rsidRDefault="003418A8" w:rsidP="008E685B">
      <w:pPr>
        <w:spacing w:line="480" w:lineRule="auto"/>
        <w:rPr>
          <w:rFonts w:ascii="Times New Roman" w:hAnsi="Times New Roman" w:cs="Times New Roman"/>
          <w:i/>
          <w:iCs/>
        </w:rPr>
      </w:pPr>
      <w:r w:rsidRPr="00137AC7">
        <w:rPr>
          <w:rFonts w:ascii="Times New Roman" w:hAnsi="Times New Roman" w:cs="Times New Roman"/>
          <w:i/>
          <w:iCs/>
        </w:rPr>
        <w:t>Table 1. Model Comparison</w:t>
      </w:r>
    </w:p>
    <w:tbl>
      <w:tblPr>
        <w:tblStyle w:val="TableGrid"/>
        <w:tblW w:w="0" w:type="auto"/>
        <w:tblLook w:val="04A0" w:firstRow="1" w:lastRow="0" w:firstColumn="1" w:lastColumn="0" w:noHBand="0" w:noVBand="1"/>
      </w:tblPr>
      <w:tblGrid>
        <w:gridCol w:w="3953"/>
        <w:gridCol w:w="1079"/>
        <w:gridCol w:w="1079"/>
        <w:gridCol w:w="1080"/>
        <w:gridCol w:w="1079"/>
        <w:gridCol w:w="1080"/>
      </w:tblGrid>
      <w:tr w:rsidR="0035438A" w:rsidRPr="00137AC7" w14:paraId="4090E7AD" w14:textId="77777777" w:rsidTr="0035438A">
        <w:tc>
          <w:tcPr>
            <w:tcW w:w="3953" w:type="dxa"/>
          </w:tcPr>
          <w:p w14:paraId="73E402B0" w14:textId="6F180DE4"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Model</w:t>
            </w:r>
          </w:p>
        </w:tc>
        <w:tc>
          <w:tcPr>
            <w:tcW w:w="1079" w:type="dxa"/>
          </w:tcPr>
          <w:p w14:paraId="0D47FFD8" w14:textId="717A0CC5"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AUC</w:t>
            </w:r>
          </w:p>
        </w:tc>
        <w:tc>
          <w:tcPr>
            <w:tcW w:w="1079" w:type="dxa"/>
          </w:tcPr>
          <w:p w14:paraId="1E2EB625" w14:textId="6E2D1537"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ACC</w:t>
            </w:r>
          </w:p>
        </w:tc>
        <w:tc>
          <w:tcPr>
            <w:tcW w:w="1080" w:type="dxa"/>
          </w:tcPr>
          <w:p w14:paraId="010E7785" w14:textId="0A5988B1"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TPR</w:t>
            </w:r>
          </w:p>
        </w:tc>
        <w:tc>
          <w:tcPr>
            <w:tcW w:w="1079" w:type="dxa"/>
          </w:tcPr>
          <w:p w14:paraId="230BE722" w14:textId="7D3DB955"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TNR</w:t>
            </w:r>
          </w:p>
        </w:tc>
        <w:tc>
          <w:tcPr>
            <w:tcW w:w="1080" w:type="dxa"/>
          </w:tcPr>
          <w:p w14:paraId="1AAED793" w14:textId="43FBE4AB"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PRE</w:t>
            </w:r>
          </w:p>
        </w:tc>
      </w:tr>
      <w:tr w:rsidR="0035438A" w:rsidRPr="00137AC7" w14:paraId="1029F3A6" w14:textId="77777777" w:rsidTr="0035438A">
        <w:tc>
          <w:tcPr>
            <w:tcW w:w="3953" w:type="dxa"/>
          </w:tcPr>
          <w:p w14:paraId="12149BB3" w14:textId="10A9A6DD" w:rsidR="003418A8" w:rsidRPr="00137AC7" w:rsidRDefault="003418A8" w:rsidP="0035438A">
            <w:pPr>
              <w:rPr>
                <w:rFonts w:ascii="Times New Roman" w:hAnsi="Times New Roman" w:cs="Times New Roman"/>
              </w:rPr>
            </w:pPr>
            <w:r w:rsidRPr="00137AC7">
              <w:rPr>
                <w:rFonts w:ascii="Times New Roman" w:hAnsi="Times New Roman" w:cs="Times New Roman"/>
              </w:rPr>
              <w:t>Logistic Regression</w:t>
            </w:r>
          </w:p>
        </w:tc>
        <w:tc>
          <w:tcPr>
            <w:tcW w:w="1079" w:type="dxa"/>
          </w:tcPr>
          <w:p w14:paraId="3BA5D488" w14:textId="08D9E7B5"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8229</w:t>
            </w:r>
          </w:p>
        </w:tc>
        <w:tc>
          <w:tcPr>
            <w:tcW w:w="1079" w:type="dxa"/>
          </w:tcPr>
          <w:p w14:paraId="63D72937" w14:textId="577219E2"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425</w:t>
            </w:r>
          </w:p>
        </w:tc>
        <w:tc>
          <w:tcPr>
            <w:tcW w:w="1080" w:type="dxa"/>
          </w:tcPr>
          <w:p w14:paraId="50550B94" w14:textId="4F57DD80"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483</w:t>
            </w:r>
          </w:p>
        </w:tc>
        <w:tc>
          <w:tcPr>
            <w:tcW w:w="1079" w:type="dxa"/>
          </w:tcPr>
          <w:p w14:paraId="69AA1C7B" w14:textId="21F742BE"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370</w:t>
            </w:r>
          </w:p>
        </w:tc>
        <w:tc>
          <w:tcPr>
            <w:tcW w:w="1080" w:type="dxa"/>
          </w:tcPr>
          <w:p w14:paraId="3E139438" w14:textId="24B083BA"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322</w:t>
            </w:r>
          </w:p>
        </w:tc>
      </w:tr>
      <w:tr w:rsidR="0035438A" w:rsidRPr="00137AC7" w14:paraId="4EF71AF1" w14:textId="77777777" w:rsidTr="0035438A">
        <w:tc>
          <w:tcPr>
            <w:tcW w:w="3953" w:type="dxa"/>
          </w:tcPr>
          <w:p w14:paraId="3474EFD6" w14:textId="4887F74E" w:rsidR="003418A8" w:rsidRPr="00137AC7" w:rsidRDefault="003418A8" w:rsidP="0035438A">
            <w:pPr>
              <w:rPr>
                <w:rFonts w:ascii="Times New Roman" w:hAnsi="Times New Roman" w:cs="Times New Roman"/>
              </w:rPr>
            </w:pPr>
            <w:r w:rsidRPr="00137AC7">
              <w:rPr>
                <w:rFonts w:ascii="Times New Roman" w:hAnsi="Times New Roman" w:cs="Times New Roman"/>
              </w:rPr>
              <w:t>Logistic Regression with Ridge Penalty</w:t>
            </w:r>
          </w:p>
        </w:tc>
        <w:tc>
          <w:tcPr>
            <w:tcW w:w="1079" w:type="dxa"/>
          </w:tcPr>
          <w:p w14:paraId="0521B7FE" w14:textId="0BB4C3CD"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822</w:t>
            </w:r>
            <w:r w:rsidRPr="00137AC7">
              <w:rPr>
                <w:rFonts w:ascii="Times New Roman" w:hAnsi="Times New Roman" w:cs="Times New Roman"/>
              </w:rPr>
              <w:t>6</w:t>
            </w:r>
          </w:p>
        </w:tc>
        <w:tc>
          <w:tcPr>
            <w:tcW w:w="1079" w:type="dxa"/>
          </w:tcPr>
          <w:p w14:paraId="799C372E" w14:textId="400FA95E"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42</w:t>
            </w:r>
            <w:r w:rsidRPr="00137AC7">
              <w:rPr>
                <w:rFonts w:ascii="Times New Roman" w:hAnsi="Times New Roman" w:cs="Times New Roman"/>
              </w:rPr>
              <w:t>5</w:t>
            </w:r>
          </w:p>
        </w:tc>
        <w:tc>
          <w:tcPr>
            <w:tcW w:w="1080" w:type="dxa"/>
          </w:tcPr>
          <w:p w14:paraId="78FDCA7B" w14:textId="43AACCEF"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5</w:t>
            </w:r>
            <w:r w:rsidRPr="00137AC7">
              <w:rPr>
                <w:rFonts w:ascii="Times New Roman" w:hAnsi="Times New Roman" w:cs="Times New Roman"/>
              </w:rPr>
              <w:t>00</w:t>
            </w:r>
          </w:p>
        </w:tc>
        <w:tc>
          <w:tcPr>
            <w:tcW w:w="1079" w:type="dxa"/>
          </w:tcPr>
          <w:p w14:paraId="3B4DCABE" w14:textId="0EA15E53"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35</w:t>
            </w:r>
            <w:r w:rsidRPr="00137AC7">
              <w:rPr>
                <w:rFonts w:ascii="Times New Roman" w:hAnsi="Times New Roman" w:cs="Times New Roman"/>
              </w:rPr>
              <w:t>4</w:t>
            </w:r>
          </w:p>
        </w:tc>
        <w:tc>
          <w:tcPr>
            <w:tcW w:w="1080" w:type="dxa"/>
          </w:tcPr>
          <w:p w14:paraId="3267B0D1" w14:textId="602763C4"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31</w:t>
            </w:r>
            <w:r w:rsidRPr="00137AC7">
              <w:rPr>
                <w:rFonts w:ascii="Times New Roman" w:hAnsi="Times New Roman" w:cs="Times New Roman"/>
              </w:rPr>
              <w:t>5</w:t>
            </w:r>
          </w:p>
        </w:tc>
      </w:tr>
      <w:tr w:rsidR="0035438A" w:rsidRPr="00137AC7" w14:paraId="2F5F10F1" w14:textId="77777777" w:rsidTr="0035438A">
        <w:tc>
          <w:tcPr>
            <w:tcW w:w="3953" w:type="dxa"/>
          </w:tcPr>
          <w:p w14:paraId="78D1614B" w14:textId="64DB4ABC" w:rsidR="003418A8" w:rsidRPr="00137AC7" w:rsidRDefault="003418A8" w:rsidP="0035438A">
            <w:pPr>
              <w:rPr>
                <w:rFonts w:ascii="Times New Roman" w:hAnsi="Times New Roman" w:cs="Times New Roman"/>
              </w:rPr>
            </w:pPr>
            <w:r w:rsidRPr="00137AC7">
              <w:rPr>
                <w:rFonts w:ascii="Times New Roman" w:hAnsi="Times New Roman" w:cs="Times New Roman"/>
              </w:rPr>
              <w:t>Gradient Boosted</w:t>
            </w:r>
            <w:r w:rsidRPr="00137AC7">
              <w:rPr>
                <w:rFonts w:ascii="Times New Roman" w:hAnsi="Times New Roman" w:cs="Times New Roman"/>
              </w:rPr>
              <w:t xml:space="preserve"> Tree</w:t>
            </w:r>
          </w:p>
        </w:tc>
        <w:tc>
          <w:tcPr>
            <w:tcW w:w="1079" w:type="dxa"/>
          </w:tcPr>
          <w:p w14:paraId="138E80F8" w14:textId="0EBFEA50"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829</w:t>
            </w:r>
            <w:r w:rsidRPr="00137AC7">
              <w:rPr>
                <w:rFonts w:ascii="Times New Roman" w:hAnsi="Times New Roman" w:cs="Times New Roman"/>
              </w:rPr>
              <w:t>4</w:t>
            </w:r>
          </w:p>
        </w:tc>
        <w:tc>
          <w:tcPr>
            <w:tcW w:w="1079" w:type="dxa"/>
          </w:tcPr>
          <w:p w14:paraId="5CF67459" w14:textId="63EB5D95"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61</w:t>
            </w:r>
            <w:r w:rsidRPr="00137AC7">
              <w:rPr>
                <w:rFonts w:ascii="Times New Roman" w:hAnsi="Times New Roman" w:cs="Times New Roman"/>
              </w:rPr>
              <w:t>6</w:t>
            </w:r>
          </w:p>
        </w:tc>
        <w:tc>
          <w:tcPr>
            <w:tcW w:w="1080" w:type="dxa"/>
          </w:tcPr>
          <w:p w14:paraId="75DA5465" w14:textId="0A84C146"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618</w:t>
            </w:r>
          </w:p>
        </w:tc>
        <w:tc>
          <w:tcPr>
            <w:tcW w:w="1079" w:type="dxa"/>
          </w:tcPr>
          <w:p w14:paraId="53E48D44" w14:textId="70F5E71F"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61</w:t>
            </w:r>
            <w:r w:rsidRPr="00137AC7">
              <w:rPr>
                <w:rFonts w:ascii="Times New Roman" w:hAnsi="Times New Roman" w:cs="Times New Roman"/>
              </w:rPr>
              <w:t>4</w:t>
            </w:r>
          </w:p>
        </w:tc>
        <w:tc>
          <w:tcPr>
            <w:tcW w:w="1080" w:type="dxa"/>
          </w:tcPr>
          <w:p w14:paraId="020C5D2C" w14:textId="43DFA3C2" w:rsidR="003418A8" w:rsidRPr="00137AC7" w:rsidRDefault="003418A8" w:rsidP="008E685B">
            <w:pPr>
              <w:spacing w:line="480" w:lineRule="auto"/>
              <w:rPr>
                <w:rFonts w:ascii="Times New Roman" w:hAnsi="Times New Roman" w:cs="Times New Roman"/>
              </w:rPr>
            </w:pPr>
            <w:r w:rsidRPr="00137AC7">
              <w:rPr>
                <w:rFonts w:ascii="Times New Roman" w:hAnsi="Times New Roman" w:cs="Times New Roman"/>
              </w:rPr>
              <w:t>0.754</w:t>
            </w:r>
            <w:r w:rsidRPr="00137AC7">
              <w:rPr>
                <w:rFonts w:ascii="Times New Roman" w:hAnsi="Times New Roman" w:cs="Times New Roman"/>
              </w:rPr>
              <w:t>2</w:t>
            </w:r>
          </w:p>
        </w:tc>
      </w:tr>
    </w:tbl>
    <w:p w14:paraId="68FD1918" w14:textId="684F7211" w:rsidR="00DA4DA4" w:rsidRPr="00137AC7" w:rsidRDefault="00DA4DA4" w:rsidP="008E685B">
      <w:pPr>
        <w:spacing w:line="480" w:lineRule="auto"/>
        <w:rPr>
          <w:rFonts w:ascii="Times New Roman" w:hAnsi="Times New Roman" w:cs="Times New Roman"/>
        </w:rPr>
      </w:pPr>
    </w:p>
    <w:p w14:paraId="4AD7E272" w14:textId="688D48CA" w:rsidR="00CD6C77" w:rsidRPr="00137AC7" w:rsidRDefault="00CD6C77" w:rsidP="008E685B">
      <w:pPr>
        <w:spacing w:line="480" w:lineRule="auto"/>
        <w:rPr>
          <w:rFonts w:ascii="Times New Roman" w:hAnsi="Times New Roman" w:cs="Times New Roman"/>
          <w:i/>
          <w:iCs/>
        </w:rPr>
      </w:pPr>
      <w:r w:rsidRPr="00137AC7">
        <w:rPr>
          <w:rFonts w:ascii="Times New Roman" w:hAnsi="Times New Roman" w:cs="Times New Roman"/>
          <w:i/>
          <w:iCs/>
        </w:rPr>
        <w:t>Figure 3. ROC Curve for the Boosted Gradient Tree Model</w:t>
      </w:r>
    </w:p>
    <w:p w14:paraId="59BF38E0" w14:textId="5045B2BC" w:rsidR="00DA4DA4" w:rsidRPr="00137AC7" w:rsidRDefault="00CD6C77" w:rsidP="008E685B">
      <w:pPr>
        <w:spacing w:line="480" w:lineRule="auto"/>
        <w:rPr>
          <w:rFonts w:ascii="Times New Roman" w:hAnsi="Times New Roman" w:cs="Times New Roman"/>
        </w:rPr>
      </w:pPr>
      <w:r w:rsidRPr="00137AC7">
        <w:rPr>
          <w:rFonts w:ascii="Times New Roman" w:hAnsi="Times New Roman" w:cs="Times New Roman"/>
          <w:noProof/>
        </w:rPr>
        <w:lastRenderedPageBreak/>
        <w:drawing>
          <wp:inline distT="0" distB="0" distL="0" distR="0" wp14:anchorId="1CE6C3B2" wp14:editId="7A4C2241">
            <wp:extent cx="2763579" cy="2752253"/>
            <wp:effectExtent l="0" t="0" r="5080" b="381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768758" cy="2757410"/>
                    </a:xfrm>
                    <a:prstGeom prst="rect">
                      <a:avLst/>
                    </a:prstGeom>
                  </pic:spPr>
                </pic:pic>
              </a:graphicData>
            </a:graphic>
          </wp:inline>
        </w:drawing>
      </w:r>
    </w:p>
    <w:p w14:paraId="4BEFB3E6" w14:textId="45D56834" w:rsidR="00DA4DA4" w:rsidRPr="00137AC7" w:rsidRDefault="00DA4DA4" w:rsidP="008E685B">
      <w:pPr>
        <w:spacing w:line="480" w:lineRule="auto"/>
        <w:rPr>
          <w:rFonts w:ascii="Times New Roman" w:hAnsi="Times New Roman" w:cs="Times New Roman"/>
        </w:rPr>
      </w:pPr>
    </w:p>
    <w:p w14:paraId="031C5D97" w14:textId="51913B3C" w:rsidR="000172C8" w:rsidRPr="00137AC7" w:rsidRDefault="000172C8" w:rsidP="008E685B">
      <w:pPr>
        <w:spacing w:line="480" w:lineRule="auto"/>
        <w:ind w:firstLine="720"/>
        <w:rPr>
          <w:rFonts w:ascii="Times New Roman" w:hAnsi="Times New Roman" w:cs="Times New Roman"/>
        </w:rPr>
      </w:pPr>
      <w:r w:rsidRPr="00137AC7">
        <w:rPr>
          <w:rFonts w:ascii="Times New Roman" w:hAnsi="Times New Roman" w:cs="Times New Roman"/>
        </w:rPr>
        <w:t xml:space="preserve">Given that the GMB model dominates across all metrics employed, this model would ultimately be selected moving forward. The cutoff this model uses is .491, approximately .5. Additional cutoff points were not considered, as the goal for this is to predict wins or losses for gambling purposes, and there is no real-world trade-off between the two, so long as the prediction </w:t>
      </w:r>
      <w:r w:rsidR="00A61592" w:rsidRPr="00137AC7">
        <w:rPr>
          <w:rFonts w:ascii="Times New Roman" w:hAnsi="Times New Roman" w:cs="Times New Roman"/>
        </w:rPr>
        <w:t xml:space="preserve">ultimately </w:t>
      </w:r>
      <w:r w:rsidRPr="00137AC7">
        <w:rPr>
          <w:rFonts w:ascii="Times New Roman" w:hAnsi="Times New Roman" w:cs="Times New Roman"/>
        </w:rPr>
        <w:t>matches the result.</w:t>
      </w:r>
    </w:p>
    <w:p w14:paraId="79C27E25" w14:textId="77777777" w:rsidR="000172C8" w:rsidRPr="00137AC7" w:rsidRDefault="000172C8" w:rsidP="008E685B">
      <w:pPr>
        <w:spacing w:line="480" w:lineRule="auto"/>
        <w:rPr>
          <w:rFonts w:ascii="Times New Roman" w:hAnsi="Times New Roman" w:cs="Times New Roman"/>
        </w:rPr>
      </w:pPr>
    </w:p>
    <w:p w14:paraId="270B7114" w14:textId="723F1982" w:rsidR="00DA4DA4" w:rsidRPr="00137AC7" w:rsidRDefault="00DA4DA4" w:rsidP="008E685B">
      <w:pPr>
        <w:spacing w:line="480" w:lineRule="auto"/>
        <w:rPr>
          <w:rFonts w:ascii="Times New Roman" w:hAnsi="Times New Roman" w:cs="Times New Roman"/>
          <w:b/>
          <w:bCs/>
          <w:sz w:val="32"/>
          <w:szCs w:val="32"/>
        </w:rPr>
      </w:pPr>
      <w:r w:rsidRPr="00137AC7">
        <w:rPr>
          <w:rFonts w:ascii="Times New Roman" w:hAnsi="Times New Roman" w:cs="Times New Roman"/>
          <w:b/>
          <w:bCs/>
          <w:sz w:val="32"/>
          <w:szCs w:val="32"/>
        </w:rPr>
        <w:t>Discussion</w:t>
      </w:r>
    </w:p>
    <w:p w14:paraId="61784591" w14:textId="5AB76326" w:rsidR="00932554" w:rsidRPr="00137AC7" w:rsidRDefault="000172C8" w:rsidP="008E685B">
      <w:pPr>
        <w:spacing w:line="480" w:lineRule="auto"/>
        <w:rPr>
          <w:rFonts w:ascii="Times New Roman" w:hAnsi="Times New Roman" w:cs="Times New Roman"/>
        </w:rPr>
      </w:pPr>
      <w:r w:rsidRPr="00137AC7">
        <w:rPr>
          <w:rFonts w:ascii="Times New Roman" w:hAnsi="Times New Roman" w:cs="Times New Roman"/>
        </w:rPr>
        <w:tab/>
      </w:r>
      <w:r w:rsidR="00272411" w:rsidRPr="00137AC7">
        <w:rPr>
          <w:rFonts w:ascii="Times New Roman" w:hAnsi="Times New Roman" w:cs="Times New Roman"/>
        </w:rPr>
        <w:t>Despite the common perception that MMA is a chaotic and unpredictable sport, this preliminary foray into developing a predictive algorithm is promising. Exploration of important variables in predicting outcome is surprising. Elo difference did not appear to be particularly influential. It is notable that defensive statistics were important, despite defense not being scored in a fight. Average submission attempts and defense are also important, which is also surprising, as submissions are by far the least common manner of finishing a fight.</w:t>
      </w:r>
    </w:p>
    <w:p w14:paraId="6C2094DE" w14:textId="38FC052E" w:rsidR="00272411" w:rsidRPr="00137AC7" w:rsidRDefault="00272411" w:rsidP="008E685B">
      <w:pPr>
        <w:spacing w:line="480" w:lineRule="auto"/>
        <w:rPr>
          <w:rFonts w:ascii="Times New Roman" w:hAnsi="Times New Roman" w:cs="Times New Roman"/>
        </w:rPr>
      </w:pPr>
    </w:p>
    <w:p w14:paraId="375F8B5B" w14:textId="51C7E1CA" w:rsidR="00272411" w:rsidRPr="00137AC7" w:rsidRDefault="00272411" w:rsidP="008E685B">
      <w:pPr>
        <w:spacing w:line="480" w:lineRule="auto"/>
        <w:rPr>
          <w:rFonts w:ascii="Times New Roman" w:hAnsi="Times New Roman" w:cs="Times New Roman"/>
          <w:i/>
          <w:iCs/>
        </w:rPr>
      </w:pPr>
      <w:r w:rsidRPr="00137AC7">
        <w:rPr>
          <w:rFonts w:ascii="Times New Roman" w:hAnsi="Times New Roman" w:cs="Times New Roman"/>
          <w:i/>
          <w:iCs/>
        </w:rPr>
        <w:lastRenderedPageBreak/>
        <w:t>Figure 4. Variables in order of importance</w:t>
      </w:r>
    </w:p>
    <w:p w14:paraId="11AAD2B2" w14:textId="48639ED1" w:rsidR="000172C8" w:rsidRPr="00137AC7" w:rsidRDefault="00272411" w:rsidP="008E685B">
      <w:pPr>
        <w:spacing w:line="480" w:lineRule="auto"/>
        <w:rPr>
          <w:rFonts w:ascii="Times New Roman" w:hAnsi="Times New Roman" w:cs="Times New Roman"/>
        </w:rPr>
      </w:pPr>
      <w:r w:rsidRPr="00137AC7">
        <w:rPr>
          <w:rFonts w:ascii="Times New Roman" w:hAnsi="Times New Roman" w:cs="Times New Roman"/>
          <w:noProof/>
        </w:rPr>
        <w:drawing>
          <wp:inline distT="0" distB="0" distL="0" distR="0" wp14:anchorId="4B39FA38" wp14:editId="7D198C9D">
            <wp:extent cx="4940300" cy="3022600"/>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40300" cy="3022600"/>
                    </a:xfrm>
                    <a:prstGeom prst="rect">
                      <a:avLst/>
                    </a:prstGeom>
                  </pic:spPr>
                </pic:pic>
              </a:graphicData>
            </a:graphic>
          </wp:inline>
        </w:drawing>
      </w:r>
    </w:p>
    <w:p w14:paraId="30D094FD" w14:textId="4CF07850" w:rsidR="008E685B" w:rsidRPr="00137AC7" w:rsidRDefault="008E685B" w:rsidP="008E685B">
      <w:pPr>
        <w:spacing w:line="480" w:lineRule="auto"/>
        <w:rPr>
          <w:rFonts w:ascii="Times New Roman" w:hAnsi="Times New Roman" w:cs="Times New Roman"/>
        </w:rPr>
      </w:pPr>
    </w:p>
    <w:p w14:paraId="6FFDAF6E" w14:textId="7406305B" w:rsidR="0027248D" w:rsidRPr="00137AC7" w:rsidRDefault="008E685B" w:rsidP="00A439E7">
      <w:pPr>
        <w:spacing w:line="480" w:lineRule="auto"/>
        <w:ind w:firstLine="720"/>
        <w:rPr>
          <w:rFonts w:ascii="Times New Roman" w:hAnsi="Times New Roman" w:cs="Times New Roman"/>
        </w:rPr>
      </w:pPr>
      <w:r w:rsidRPr="00137AC7">
        <w:rPr>
          <w:rFonts w:ascii="Times New Roman" w:hAnsi="Times New Roman" w:cs="Times New Roman"/>
        </w:rPr>
        <w:t xml:space="preserve">The GBM model dominated the other models tested. </w:t>
      </w:r>
      <w:r w:rsidR="00A61592" w:rsidRPr="00137AC7">
        <w:rPr>
          <w:rFonts w:ascii="Times New Roman" w:hAnsi="Times New Roman" w:cs="Times New Roman"/>
        </w:rPr>
        <w:t xml:space="preserve">This model is computationally far more expensive than the other models (taking around twelve hours to run), with little incremental predictive advantage over the other two models. However, this added computational time is of little concern for this application, as fights are announced well in advance of the competition, giving the model sufficient time to generate predictions. </w:t>
      </w:r>
      <w:r w:rsidRPr="00137AC7">
        <w:rPr>
          <w:rFonts w:ascii="Times New Roman" w:hAnsi="Times New Roman" w:cs="Times New Roman"/>
        </w:rPr>
        <w:t xml:space="preserve">However, the regularized model was, on a few metrics, worse than the non-regularized model, although they are remarkably </w:t>
      </w:r>
      <w:proofErr w:type="gramStart"/>
      <w:r w:rsidRPr="00137AC7">
        <w:rPr>
          <w:rFonts w:ascii="Times New Roman" w:hAnsi="Times New Roman" w:cs="Times New Roman"/>
        </w:rPr>
        <w:t>close</w:t>
      </w:r>
      <w:proofErr w:type="gramEnd"/>
      <w:r w:rsidRPr="00137AC7">
        <w:rPr>
          <w:rFonts w:ascii="Times New Roman" w:hAnsi="Times New Roman" w:cs="Times New Roman"/>
        </w:rPr>
        <w:t xml:space="preserve"> and these findings may shift somewhat depending on how additional simulations fare. It is </w:t>
      </w:r>
      <w:r w:rsidR="00C44D4B" w:rsidRPr="00137AC7">
        <w:rPr>
          <w:rFonts w:ascii="Times New Roman" w:hAnsi="Times New Roman" w:cs="Times New Roman"/>
        </w:rPr>
        <w:t xml:space="preserve">unclear </w:t>
      </w:r>
      <w:r w:rsidRPr="00137AC7">
        <w:rPr>
          <w:rFonts w:ascii="Times New Roman" w:hAnsi="Times New Roman" w:cs="Times New Roman"/>
        </w:rPr>
        <w:t>as to the applicability of these findings</w:t>
      </w:r>
      <w:r w:rsidR="00C44D4B" w:rsidRPr="00137AC7">
        <w:rPr>
          <w:rFonts w:ascii="Times New Roman" w:hAnsi="Times New Roman" w:cs="Times New Roman"/>
        </w:rPr>
        <w:t xml:space="preserve">. For the individual gambler, further analysis needs to be done to compare these predictions against historic odds. To the extent that the model is correct when in disagreement with official odds lines, the model may prove to be profitable. Of course, from the perspective of the sportsbook, the model would need to outperform current models. </w:t>
      </w:r>
      <w:r w:rsidR="0027248D" w:rsidRPr="00137AC7">
        <w:rPr>
          <w:rFonts w:ascii="Times New Roman" w:hAnsi="Times New Roman" w:cs="Times New Roman"/>
        </w:rPr>
        <w:t xml:space="preserve">As this is an active area of scholarship </w:t>
      </w:r>
      <w:r w:rsidR="0027248D" w:rsidRPr="00137AC7">
        <w:rPr>
          <w:rFonts w:ascii="Times New Roman" w:hAnsi="Times New Roman" w:cs="Times New Roman"/>
        </w:rPr>
        <w:fldChar w:fldCharType="begin"/>
      </w:r>
      <w:r w:rsidR="0027248D" w:rsidRPr="00137AC7">
        <w:rPr>
          <w:rFonts w:ascii="Times New Roman" w:hAnsi="Times New Roman" w:cs="Times New Roman"/>
        </w:rPr>
        <w:instrText xml:space="preserve"> ADDIN ZOTERO_ITEM CSL_CITATION {"citationID":"WWQpF8gK","properties":{"formattedCitation":"(Hitkul et al., 2019; Holmes et al., 2022; Sharma &amp; Uttam, 2021)","plainCitation":"(Hitkul et al., 2019; Holmes et al., 2022; Sharma &amp; Uttam, 2021)","noteIndex":0},"citationItems":[{"id":981,"uris":["http://zotero.org/users/local/mtl4HGUa/items/AZ8Z3J6T"],"itemData":{"id":981,"type":"chapter","container-title":"Harmony Search and Nature Inspired Optimization Algorithms","event-place":"Singapore","ISBN":"9789811307607","note":"collection-title: Advances in Intelligent Systems and Computing\nDOI: 10.1007/978-981-13-0761-4_7","page":"67-76","publisher":"Springer Singapore","publisher-place":"Singapore","source":"DOI.org (Crossref)","title":"A Comparative Study of Machine Learning Algorithms for Prior Prediction of UFC Fights","URL":"http://link.springer.com/10.1007/978-981-13-0761-4_7","volume":"741","editor":[{"family":"Yadav","given":"Neha"},{"family":"Yadav","given":"Anupam"},{"family":"Bansal","given":"Jagdish Chand"},{"family":"Deep","given":"Kusum"},{"family":"Kim","given":"Joong Hoon"}],"author":[{"literal":"Hitkul"},{"family":"Aggarwal","given":"Karmanya"},{"family":"Yadav","given":"Neha"},{"family":"Dwivedy","given":"Maheshwar"}],"accessed":{"date-parts":[["2022",12,5]]},"issued":{"date-parts":[["2019"]]}}},{"id":973,"uris":["http://zotero.org/users/local/mtl4HGUa/items/ST749FNU"],"itemData":{"id":973,"type":"article-journal","container-title":"International Journal of Forecasting","DOI":"10.1016/j.ijforecast.2022.01.007","ISSN":"01692070","journalAbbreviation":"International Journal of Forecasting","language":"en","page":"S0169207022000073","source":"DOI.org (Crossref)","title":"A Markov chain model for forecasting results of mixed martial arts contests","author":[{"family":"Holmes","given":"Benjamin"},{"family":"McHale","given":"Ian G."},{"family":"Żychaluk","given":"Kamila"}],"issued":{"date-parts":[["2022",2]]}}},{"id":980,"uris":["http://zotero.org/users/local/mtl4HGUa/items/MRUWJJ22"],"itemData":{"id":980,"type":"paper-conference","container-title":"2021 5th International Conference on Information Systems and Computer Networks (ISCON)","DOI":"10.1109/ISCON52037.2021.9702452","event-place":"Mathura, India","event-title":"2021 5th International Conference on Information Systems and Computer Networks (ISCON)","ISBN":"978-1-66540-341-2","page":"1-5","publisher":"IEEE","publisher-place":"Mathura, India","source":"DOI.org (Crossref)","title":"Multilayer Neural Network Model for Mixed martial arts Winner Prediction","URL":"https://ieeexplore.ieee.org/document/9702452/","author":[{"family":"Sharma","given":"Gaurav"},{"family":"Uttam","given":"Atul Kumar"}],"accessed":{"date-parts":[["2022",12,5]]},"issued":{"date-parts":[["2021",10,22]]}}}],"schema":"https://github.com/citation-style-language/schema/raw/master/csl-citation.json"} </w:instrText>
      </w:r>
      <w:r w:rsidR="0027248D" w:rsidRPr="00137AC7">
        <w:rPr>
          <w:rFonts w:ascii="Times New Roman" w:hAnsi="Times New Roman" w:cs="Times New Roman"/>
        </w:rPr>
        <w:fldChar w:fldCharType="separate"/>
      </w:r>
      <w:r w:rsidR="0027248D" w:rsidRPr="00137AC7">
        <w:rPr>
          <w:rFonts w:ascii="Times New Roman" w:hAnsi="Times New Roman" w:cs="Times New Roman"/>
          <w:noProof/>
        </w:rPr>
        <w:t xml:space="preserve">(Hitkul et al., 2019; Holmes et al., 2022; Sharma &amp; Uttam, </w:t>
      </w:r>
      <w:r w:rsidR="0027248D" w:rsidRPr="00137AC7">
        <w:rPr>
          <w:rFonts w:ascii="Times New Roman" w:hAnsi="Times New Roman" w:cs="Times New Roman"/>
          <w:noProof/>
        </w:rPr>
        <w:lastRenderedPageBreak/>
        <w:t>2021)</w:t>
      </w:r>
      <w:r w:rsidR="0027248D" w:rsidRPr="00137AC7">
        <w:rPr>
          <w:rFonts w:ascii="Times New Roman" w:hAnsi="Times New Roman" w:cs="Times New Roman"/>
        </w:rPr>
        <w:fldChar w:fldCharType="end"/>
      </w:r>
      <w:r w:rsidR="0027248D" w:rsidRPr="00137AC7">
        <w:rPr>
          <w:rFonts w:ascii="Times New Roman" w:hAnsi="Times New Roman" w:cs="Times New Roman"/>
        </w:rPr>
        <w:t xml:space="preserve">, the comparison of this model to extant (non-proprietary) models is an empirical question the deserves exploration. </w:t>
      </w:r>
      <w:r w:rsidR="00C44D4B" w:rsidRPr="00137AC7">
        <w:rPr>
          <w:rFonts w:ascii="Times New Roman" w:hAnsi="Times New Roman" w:cs="Times New Roman"/>
        </w:rPr>
        <w:t xml:space="preserve">Further, enticing bettors is not inherently a process of accurately predicting a fight, although it remains helpful. </w:t>
      </w:r>
      <w:r w:rsidR="00A439E7" w:rsidRPr="00137AC7">
        <w:rPr>
          <w:rFonts w:ascii="Times New Roman" w:hAnsi="Times New Roman" w:cs="Times New Roman"/>
        </w:rPr>
        <w:t xml:space="preserve">It would also be of interest to compare the findings of this model across similar combat sports. Given the more restricted ruleset of kickboxing or boxing, it would be of interest whether these sports are more accurately predicted with a similar approach. It would also be of interest to </w:t>
      </w:r>
      <w:r w:rsidR="00347677" w:rsidRPr="00137AC7">
        <w:rPr>
          <w:rFonts w:ascii="Times New Roman" w:hAnsi="Times New Roman" w:cs="Times New Roman"/>
        </w:rPr>
        <w:t>those engaged in those sports whether the most predictive variables across sports share a similar rank order. If so, it would suggest both an optimal training approach both within and between sports.</w:t>
      </w:r>
      <w:r w:rsidR="00DD7368" w:rsidRPr="00137AC7">
        <w:rPr>
          <w:rFonts w:ascii="Times New Roman" w:hAnsi="Times New Roman" w:cs="Times New Roman"/>
        </w:rPr>
        <w:t xml:space="preserve"> Thus, findings contained herein may be of interest to individual gamblers, gambling market makers, athletes, trainers, and others involved in mixed martial arts and combat sports more broadly.</w:t>
      </w:r>
    </w:p>
    <w:p w14:paraId="7816B9B5" w14:textId="77777777" w:rsidR="00AA4D73" w:rsidRPr="00137AC7" w:rsidRDefault="00AA4D73" w:rsidP="00A439E7">
      <w:pPr>
        <w:spacing w:line="480" w:lineRule="auto"/>
        <w:ind w:firstLine="720"/>
        <w:rPr>
          <w:rFonts w:ascii="Times New Roman" w:hAnsi="Times New Roman" w:cs="Times New Roman"/>
        </w:rPr>
      </w:pPr>
    </w:p>
    <w:p w14:paraId="7ECD990A" w14:textId="77777777" w:rsidR="00A439E7" w:rsidRPr="00137AC7" w:rsidRDefault="00A439E7">
      <w:pPr>
        <w:rPr>
          <w:rFonts w:ascii="Times New Roman" w:hAnsi="Times New Roman" w:cs="Times New Roman"/>
          <w:b/>
          <w:bCs/>
          <w:sz w:val="32"/>
          <w:szCs w:val="32"/>
        </w:rPr>
      </w:pPr>
      <w:r w:rsidRPr="00137AC7">
        <w:rPr>
          <w:rFonts w:ascii="Times New Roman" w:hAnsi="Times New Roman" w:cs="Times New Roman"/>
          <w:b/>
          <w:bCs/>
          <w:sz w:val="32"/>
          <w:szCs w:val="32"/>
        </w:rPr>
        <w:br w:type="page"/>
      </w:r>
    </w:p>
    <w:p w14:paraId="09709E8F" w14:textId="6C5E7579" w:rsidR="00EE6C20" w:rsidRPr="00137AC7" w:rsidRDefault="00EE6C20" w:rsidP="008E685B">
      <w:pPr>
        <w:spacing w:line="480" w:lineRule="auto"/>
        <w:rPr>
          <w:rFonts w:ascii="Times New Roman" w:hAnsi="Times New Roman" w:cs="Times New Roman"/>
          <w:b/>
          <w:bCs/>
          <w:sz w:val="32"/>
          <w:szCs w:val="32"/>
        </w:rPr>
      </w:pPr>
      <w:r w:rsidRPr="00137AC7">
        <w:rPr>
          <w:rFonts w:ascii="Times New Roman" w:hAnsi="Times New Roman" w:cs="Times New Roman"/>
          <w:b/>
          <w:bCs/>
          <w:sz w:val="32"/>
          <w:szCs w:val="32"/>
        </w:rPr>
        <w:lastRenderedPageBreak/>
        <w:t>References</w:t>
      </w:r>
    </w:p>
    <w:p w14:paraId="63FCFAEC" w14:textId="77777777" w:rsidR="0027248D" w:rsidRPr="00137AC7" w:rsidRDefault="00EE6C20" w:rsidP="0027248D">
      <w:pPr>
        <w:pStyle w:val="Bibliography"/>
        <w:rPr>
          <w:rFonts w:ascii="Times New Roman" w:hAnsi="Times New Roman" w:cs="Times New Roman"/>
        </w:rPr>
      </w:pPr>
      <w:r w:rsidRPr="00137AC7">
        <w:rPr>
          <w:rFonts w:ascii="Times New Roman" w:hAnsi="Times New Roman" w:cs="Times New Roman"/>
        </w:rPr>
        <w:fldChar w:fldCharType="begin"/>
      </w:r>
      <w:r w:rsidRPr="00137AC7">
        <w:rPr>
          <w:rFonts w:ascii="Times New Roman" w:hAnsi="Times New Roman" w:cs="Times New Roman"/>
        </w:rPr>
        <w:instrText xml:space="preserve"> ADDIN ZOTERO_BIBL {"uncited":[],"omitted":[],"custom":[]} CSL_BIBLIOGRAPHY </w:instrText>
      </w:r>
      <w:r w:rsidRPr="00137AC7">
        <w:rPr>
          <w:rFonts w:ascii="Times New Roman" w:hAnsi="Times New Roman" w:cs="Times New Roman"/>
        </w:rPr>
        <w:fldChar w:fldCharType="separate"/>
      </w:r>
      <w:r w:rsidR="0027248D" w:rsidRPr="00137AC7">
        <w:rPr>
          <w:rFonts w:ascii="Times New Roman" w:hAnsi="Times New Roman" w:cs="Times New Roman"/>
        </w:rPr>
        <w:t xml:space="preserve">Angelini, G., </w:t>
      </w:r>
      <w:proofErr w:type="spellStart"/>
      <w:r w:rsidR="0027248D" w:rsidRPr="00137AC7">
        <w:rPr>
          <w:rFonts w:ascii="Times New Roman" w:hAnsi="Times New Roman" w:cs="Times New Roman"/>
        </w:rPr>
        <w:t>Candila</w:t>
      </w:r>
      <w:proofErr w:type="spellEnd"/>
      <w:r w:rsidR="0027248D" w:rsidRPr="00137AC7">
        <w:rPr>
          <w:rFonts w:ascii="Times New Roman" w:hAnsi="Times New Roman" w:cs="Times New Roman"/>
        </w:rPr>
        <w:t xml:space="preserve">, V., &amp; De Angelis, L. (2022). Weighted Elo rating for tennis match predictions. </w:t>
      </w:r>
      <w:r w:rsidR="0027248D" w:rsidRPr="00137AC7">
        <w:rPr>
          <w:rFonts w:ascii="Times New Roman" w:hAnsi="Times New Roman" w:cs="Times New Roman"/>
          <w:i/>
          <w:iCs/>
        </w:rPr>
        <w:t>European Journal of Operational Research</w:t>
      </w:r>
      <w:r w:rsidR="0027248D" w:rsidRPr="00137AC7">
        <w:rPr>
          <w:rFonts w:ascii="Times New Roman" w:hAnsi="Times New Roman" w:cs="Times New Roman"/>
        </w:rPr>
        <w:t xml:space="preserve">, </w:t>
      </w:r>
      <w:r w:rsidR="0027248D" w:rsidRPr="00137AC7">
        <w:rPr>
          <w:rFonts w:ascii="Times New Roman" w:hAnsi="Times New Roman" w:cs="Times New Roman"/>
          <w:i/>
          <w:iCs/>
        </w:rPr>
        <w:t>297</w:t>
      </w:r>
      <w:r w:rsidR="0027248D" w:rsidRPr="00137AC7">
        <w:rPr>
          <w:rFonts w:ascii="Times New Roman" w:hAnsi="Times New Roman" w:cs="Times New Roman"/>
        </w:rPr>
        <w:t>(1), 120–132. https://doi.org/10.1016/j.ejor.2021.04.011</w:t>
      </w:r>
    </w:p>
    <w:p w14:paraId="7B332392" w14:textId="77777777" w:rsidR="0027248D" w:rsidRPr="00137AC7" w:rsidRDefault="0027248D" w:rsidP="0027248D">
      <w:pPr>
        <w:pStyle w:val="Bibliography"/>
        <w:rPr>
          <w:rFonts w:ascii="Times New Roman" w:hAnsi="Times New Roman" w:cs="Times New Roman"/>
        </w:rPr>
      </w:pPr>
      <w:proofErr w:type="spellStart"/>
      <w:r w:rsidRPr="00137AC7">
        <w:rPr>
          <w:rFonts w:ascii="Times New Roman" w:hAnsi="Times New Roman" w:cs="Times New Roman"/>
        </w:rPr>
        <w:t>Boehmke</w:t>
      </w:r>
      <w:proofErr w:type="spellEnd"/>
      <w:r w:rsidRPr="00137AC7">
        <w:rPr>
          <w:rFonts w:ascii="Times New Roman" w:hAnsi="Times New Roman" w:cs="Times New Roman"/>
        </w:rPr>
        <w:t xml:space="preserve">, B., &amp; Greenwell, B. M. (2019). </w:t>
      </w:r>
      <w:r w:rsidRPr="00137AC7">
        <w:rPr>
          <w:rFonts w:ascii="Times New Roman" w:hAnsi="Times New Roman" w:cs="Times New Roman"/>
          <w:i/>
          <w:iCs/>
        </w:rPr>
        <w:t>Hands-on machine learning with R</w:t>
      </w:r>
      <w:r w:rsidRPr="00137AC7">
        <w:rPr>
          <w:rFonts w:ascii="Times New Roman" w:hAnsi="Times New Roman" w:cs="Times New Roman"/>
        </w:rPr>
        <w:t>. CRC Press.</w:t>
      </w:r>
    </w:p>
    <w:p w14:paraId="73E89132"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Current MMA Rankings. (n.d.). In </w:t>
      </w:r>
      <w:r w:rsidRPr="00137AC7">
        <w:rPr>
          <w:rFonts w:ascii="Times New Roman" w:hAnsi="Times New Roman" w:cs="Times New Roman"/>
          <w:i/>
          <w:iCs/>
        </w:rPr>
        <w:t>Fight Matrix</w:t>
      </w:r>
      <w:r w:rsidRPr="00137AC7">
        <w:rPr>
          <w:rFonts w:ascii="Times New Roman" w:hAnsi="Times New Roman" w:cs="Times New Roman"/>
        </w:rPr>
        <w:t>. Retrieved December 5, 2022, from https://www.fightmatrix.com/mma-ranks/</w:t>
      </w:r>
    </w:p>
    <w:p w14:paraId="3C17206D"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Global sports betting market size 12. 4% annual growth. (n.d.). In </w:t>
      </w:r>
      <w:r w:rsidRPr="00137AC7">
        <w:rPr>
          <w:rFonts w:ascii="Times New Roman" w:hAnsi="Times New Roman" w:cs="Times New Roman"/>
          <w:i/>
          <w:iCs/>
        </w:rPr>
        <w:t>World Sports Network</w:t>
      </w:r>
      <w:r w:rsidRPr="00137AC7">
        <w:rPr>
          <w:rFonts w:ascii="Times New Roman" w:hAnsi="Times New Roman" w:cs="Times New Roman"/>
        </w:rPr>
        <w:t>. Retrieved December 1, 2022, from https://www.wsn.com/betting/global-sports-betting-market-annual-growth/</w:t>
      </w:r>
    </w:p>
    <w:p w14:paraId="5E43D9C6"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Greenwell, B., </w:t>
      </w:r>
      <w:proofErr w:type="spellStart"/>
      <w:r w:rsidRPr="00137AC7">
        <w:rPr>
          <w:rFonts w:ascii="Times New Roman" w:hAnsi="Times New Roman" w:cs="Times New Roman"/>
        </w:rPr>
        <w:t>Boehmke</w:t>
      </w:r>
      <w:proofErr w:type="spellEnd"/>
      <w:r w:rsidRPr="00137AC7">
        <w:rPr>
          <w:rFonts w:ascii="Times New Roman" w:hAnsi="Times New Roman" w:cs="Times New Roman"/>
        </w:rPr>
        <w:t xml:space="preserve">, B., Cunningham, J., &amp; Developers, G. B. M. (2022). </w:t>
      </w:r>
      <w:proofErr w:type="spellStart"/>
      <w:r w:rsidRPr="00137AC7">
        <w:rPr>
          <w:rFonts w:ascii="Times New Roman" w:hAnsi="Times New Roman" w:cs="Times New Roman"/>
          <w:i/>
          <w:iCs/>
        </w:rPr>
        <w:t>gbm</w:t>
      </w:r>
      <w:proofErr w:type="spellEnd"/>
      <w:r w:rsidRPr="00137AC7">
        <w:rPr>
          <w:rFonts w:ascii="Times New Roman" w:hAnsi="Times New Roman" w:cs="Times New Roman"/>
          <w:i/>
          <w:iCs/>
        </w:rPr>
        <w:t>: Generalized Boosted Regression Models</w:t>
      </w:r>
      <w:r w:rsidRPr="00137AC7">
        <w:rPr>
          <w:rFonts w:ascii="Times New Roman" w:hAnsi="Times New Roman" w:cs="Times New Roman"/>
        </w:rPr>
        <w:t>. https://CRAN.R-project.org/package=gbm</w:t>
      </w:r>
    </w:p>
    <w:p w14:paraId="6C067B83"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Harrison, E., Drake, T., &amp; </w:t>
      </w:r>
      <w:proofErr w:type="spellStart"/>
      <w:r w:rsidRPr="00137AC7">
        <w:rPr>
          <w:rFonts w:ascii="Times New Roman" w:hAnsi="Times New Roman" w:cs="Times New Roman"/>
        </w:rPr>
        <w:t>Ots</w:t>
      </w:r>
      <w:proofErr w:type="spellEnd"/>
      <w:r w:rsidRPr="00137AC7">
        <w:rPr>
          <w:rFonts w:ascii="Times New Roman" w:hAnsi="Times New Roman" w:cs="Times New Roman"/>
        </w:rPr>
        <w:t xml:space="preserve">, R. (2022). </w:t>
      </w:r>
      <w:proofErr w:type="spellStart"/>
      <w:r w:rsidRPr="00137AC7">
        <w:rPr>
          <w:rFonts w:ascii="Times New Roman" w:hAnsi="Times New Roman" w:cs="Times New Roman"/>
          <w:i/>
          <w:iCs/>
        </w:rPr>
        <w:t>finalfit</w:t>
      </w:r>
      <w:proofErr w:type="spellEnd"/>
      <w:r w:rsidRPr="00137AC7">
        <w:rPr>
          <w:rFonts w:ascii="Times New Roman" w:hAnsi="Times New Roman" w:cs="Times New Roman"/>
          <w:i/>
          <w:iCs/>
        </w:rPr>
        <w:t>: Quickly Create Elegant Regression Results Tables and Plots when Modelling</w:t>
      </w:r>
      <w:r w:rsidRPr="00137AC7">
        <w:rPr>
          <w:rFonts w:ascii="Times New Roman" w:hAnsi="Times New Roman" w:cs="Times New Roman"/>
        </w:rPr>
        <w:t>. https://CRAN.R-project.org/package=finalfit</w:t>
      </w:r>
    </w:p>
    <w:p w14:paraId="4FBD30B9" w14:textId="77777777" w:rsidR="0027248D" w:rsidRPr="00137AC7" w:rsidRDefault="0027248D" w:rsidP="0027248D">
      <w:pPr>
        <w:pStyle w:val="Bibliography"/>
        <w:rPr>
          <w:rFonts w:ascii="Times New Roman" w:hAnsi="Times New Roman" w:cs="Times New Roman"/>
        </w:rPr>
      </w:pPr>
      <w:proofErr w:type="spellStart"/>
      <w:r w:rsidRPr="00137AC7">
        <w:rPr>
          <w:rFonts w:ascii="Times New Roman" w:hAnsi="Times New Roman" w:cs="Times New Roman"/>
        </w:rPr>
        <w:t>Hitkul</w:t>
      </w:r>
      <w:proofErr w:type="spellEnd"/>
      <w:r w:rsidRPr="00137AC7">
        <w:rPr>
          <w:rFonts w:ascii="Times New Roman" w:hAnsi="Times New Roman" w:cs="Times New Roman"/>
        </w:rPr>
        <w:t xml:space="preserve">, Aggarwal, K., Yadav, N., &amp; </w:t>
      </w:r>
      <w:proofErr w:type="spellStart"/>
      <w:r w:rsidRPr="00137AC7">
        <w:rPr>
          <w:rFonts w:ascii="Times New Roman" w:hAnsi="Times New Roman" w:cs="Times New Roman"/>
        </w:rPr>
        <w:t>Dwivedy</w:t>
      </w:r>
      <w:proofErr w:type="spellEnd"/>
      <w:r w:rsidRPr="00137AC7">
        <w:rPr>
          <w:rFonts w:ascii="Times New Roman" w:hAnsi="Times New Roman" w:cs="Times New Roman"/>
        </w:rPr>
        <w:t xml:space="preserve">, M. (2019). A Comparative Study of Machine Learning Algorithms for Prior Prediction of UFC Fights. In N. Yadav, A. Yadav, J. C. Bansal, K. Deep, &amp; J. H. Kim (Eds.), </w:t>
      </w:r>
      <w:r w:rsidRPr="00137AC7">
        <w:rPr>
          <w:rFonts w:ascii="Times New Roman" w:hAnsi="Times New Roman" w:cs="Times New Roman"/>
          <w:i/>
          <w:iCs/>
        </w:rPr>
        <w:t>Harmony Search and Nature Inspired Optimization Algorithms</w:t>
      </w:r>
      <w:r w:rsidRPr="00137AC7">
        <w:rPr>
          <w:rFonts w:ascii="Times New Roman" w:hAnsi="Times New Roman" w:cs="Times New Roman"/>
        </w:rPr>
        <w:t xml:space="preserve"> (Vol. 741, pp. 67–76). Springer Singapore. https://doi.org/10.1007/978-981-13-0761-4_7</w:t>
      </w:r>
    </w:p>
    <w:p w14:paraId="280304D9"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Holmes, B., McHale, I. G., &amp; </w:t>
      </w:r>
      <w:proofErr w:type="spellStart"/>
      <w:r w:rsidRPr="00137AC7">
        <w:rPr>
          <w:rFonts w:ascii="Times New Roman" w:hAnsi="Times New Roman" w:cs="Times New Roman"/>
        </w:rPr>
        <w:t>Żychaluk</w:t>
      </w:r>
      <w:proofErr w:type="spellEnd"/>
      <w:r w:rsidRPr="00137AC7">
        <w:rPr>
          <w:rFonts w:ascii="Times New Roman" w:hAnsi="Times New Roman" w:cs="Times New Roman"/>
        </w:rPr>
        <w:t xml:space="preserve">, K. (2022). A Markov chain model for forecasting results of mixed martial arts contests. </w:t>
      </w:r>
      <w:r w:rsidRPr="00137AC7">
        <w:rPr>
          <w:rFonts w:ascii="Times New Roman" w:hAnsi="Times New Roman" w:cs="Times New Roman"/>
          <w:i/>
          <w:iCs/>
        </w:rPr>
        <w:t>International Journal of Forecasting</w:t>
      </w:r>
      <w:r w:rsidRPr="00137AC7">
        <w:rPr>
          <w:rFonts w:ascii="Times New Roman" w:hAnsi="Times New Roman" w:cs="Times New Roman"/>
        </w:rPr>
        <w:t>, S0169207022000073. https://doi.org/10.1016/j.ijforecast.2022.01.007</w:t>
      </w:r>
    </w:p>
    <w:p w14:paraId="16DDB1EE" w14:textId="77777777" w:rsidR="0027248D" w:rsidRPr="00137AC7" w:rsidRDefault="0027248D" w:rsidP="0027248D">
      <w:pPr>
        <w:pStyle w:val="Bibliography"/>
        <w:rPr>
          <w:rFonts w:ascii="Times New Roman" w:hAnsi="Times New Roman" w:cs="Times New Roman"/>
        </w:rPr>
      </w:pPr>
      <w:proofErr w:type="spellStart"/>
      <w:r w:rsidRPr="00137AC7">
        <w:rPr>
          <w:rFonts w:ascii="Times New Roman" w:hAnsi="Times New Roman" w:cs="Times New Roman"/>
        </w:rPr>
        <w:lastRenderedPageBreak/>
        <w:t>Hvattum</w:t>
      </w:r>
      <w:proofErr w:type="spellEnd"/>
      <w:r w:rsidRPr="00137AC7">
        <w:rPr>
          <w:rFonts w:ascii="Times New Roman" w:hAnsi="Times New Roman" w:cs="Times New Roman"/>
        </w:rPr>
        <w:t xml:space="preserve">, L. M., &amp; </w:t>
      </w:r>
      <w:proofErr w:type="spellStart"/>
      <w:r w:rsidRPr="00137AC7">
        <w:rPr>
          <w:rFonts w:ascii="Times New Roman" w:hAnsi="Times New Roman" w:cs="Times New Roman"/>
        </w:rPr>
        <w:t>Arntzen</w:t>
      </w:r>
      <w:proofErr w:type="spellEnd"/>
      <w:r w:rsidRPr="00137AC7">
        <w:rPr>
          <w:rFonts w:ascii="Times New Roman" w:hAnsi="Times New Roman" w:cs="Times New Roman"/>
        </w:rPr>
        <w:t xml:space="preserve">, H. (2010). Using ELO ratings for match result prediction in association football. </w:t>
      </w:r>
      <w:r w:rsidRPr="00137AC7">
        <w:rPr>
          <w:rFonts w:ascii="Times New Roman" w:hAnsi="Times New Roman" w:cs="Times New Roman"/>
          <w:i/>
          <w:iCs/>
        </w:rPr>
        <w:t>International Journal of Forecasting</w:t>
      </w:r>
      <w:r w:rsidRPr="00137AC7">
        <w:rPr>
          <w:rFonts w:ascii="Times New Roman" w:hAnsi="Times New Roman" w:cs="Times New Roman"/>
        </w:rPr>
        <w:t xml:space="preserve">, </w:t>
      </w:r>
      <w:r w:rsidRPr="00137AC7">
        <w:rPr>
          <w:rFonts w:ascii="Times New Roman" w:hAnsi="Times New Roman" w:cs="Times New Roman"/>
          <w:i/>
          <w:iCs/>
        </w:rPr>
        <w:t>26</w:t>
      </w:r>
      <w:r w:rsidRPr="00137AC7">
        <w:rPr>
          <w:rFonts w:ascii="Times New Roman" w:hAnsi="Times New Roman" w:cs="Times New Roman"/>
        </w:rPr>
        <w:t>(3), 460–470. https://doi.org/10.1016/j.ijforecast.2009.10.002</w:t>
      </w:r>
    </w:p>
    <w:p w14:paraId="51FFBAAC" w14:textId="77777777" w:rsidR="0027248D" w:rsidRPr="00137AC7" w:rsidRDefault="0027248D" w:rsidP="0027248D">
      <w:pPr>
        <w:pStyle w:val="Bibliography"/>
        <w:rPr>
          <w:rFonts w:ascii="Times New Roman" w:hAnsi="Times New Roman" w:cs="Times New Roman"/>
        </w:rPr>
      </w:pPr>
      <w:proofErr w:type="spellStart"/>
      <w:r w:rsidRPr="00137AC7">
        <w:rPr>
          <w:rFonts w:ascii="Times New Roman" w:hAnsi="Times New Roman" w:cs="Times New Roman"/>
        </w:rPr>
        <w:t>Kassambara</w:t>
      </w:r>
      <w:proofErr w:type="spellEnd"/>
      <w:r w:rsidRPr="00137AC7">
        <w:rPr>
          <w:rFonts w:ascii="Times New Roman" w:hAnsi="Times New Roman" w:cs="Times New Roman"/>
        </w:rPr>
        <w:t xml:space="preserve">, A., &amp; Mundt, F. (2020). </w:t>
      </w:r>
      <w:proofErr w:type="spellStart"/>
      <w:r w:rsidRPr="00137AC7">
        <w:rPr>
          <w:rFonts w:ascii="Times New Roman" w:hAnsi="Times New Roman" w:cs="Times New Roman"/>
          <w:i/>
          <w:iCs/>
        </w:rPr>
        <w:t>factoextra</w:t>
      </w:r>
      <w:proofErr w:type="spellEnd"/>
      <w:r w:rsidRPr="00137AC7">
        <w:rPr>
          <w:rFonts w:ascii="Times New Roman" w:hAnsi="Times New Roman" w:cs="Times New Roman"/>
          <w:i/>
          <w:iCs/>
        </w:rPr>
        <w:t>: Extract and Visualize the Results of Multivariate Data Analyses</w:t>
      </w:r>
      <w:r w:rsidRPr="00137AC7">
        <w:rPr>
          <w:rFonts w:ascii="Times New Roman" w:hAnsi="Times New Roman" w:cs="Times New Roman"/>
        </w:rPr>
        <w:t>. https://CRAN.R-project.org/package=factoextra</w:t>
      </w:r>
    </w:p>
    <w:p w14:paraId="5AA92FB3"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Kuhn, M. (2022). </w:t>
      </w:r>
      <w:r w:rsidRPr="00137AC7">
        <w:rPr>
          <w:rFonts w:ascii="Times New Roman" w:hAnsi="Times New Roman" w:cs="Times New Roman"/>
          <w:i/>
          <w:iCs/>
        </w:rPr>
        <w:t>caret: Classification and Regression Training</w:t>
      </w:r>
      <w:r w:rsidRPr="00137AC7">
        <w:rPr>
          <w:rFonts w:ascii="Times New Roman" w:hAnsi="Times New Roman" w:cs="Times New Roman"/>
        </w:rPr>
        <w:t>. https://CRAN.R-project.org/package=caret</w:t>
      </w:r>
    </w:p>
    <w:p w14:paraId="2797D05A"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Kuhn, M., &amp; Wickham, H. (2022). </w:t>
      </w:r>
      <w:r w:rsidRPr="00137AC7">
        <w:rPr>
          <w:rFonts w:ascii="Times New Roman" w:hAnsi="Times New Roman" w:cs="Times New Roman"/>
          <w:i/>
          <w:iCs/>
        </w:rPr>
        <w:t>recipes: Preprocessing and Feature Engineering Steps for Modeling</w:t>
      </w:r>
      <w:r w:rsidRPr="00137AC7">
        <w:rPr>
          <w:rFonts w:ascii="Times New Roman" w:hAnsi="Times New Roman" w:cs="Times New Roman"/>
        </w:rPr>
        <w:t>. https://CRAN.R-project.org/package=recipes</w:t>
      </w:r>
    </w:p>
    <w:p w14:paraId="0620DCDF" w14:textId="77777777" w:rsidR="0027248D" w:rsidRPr="00137AC7" w:rsidRDefault="0027248D" w:rsidP="0027248D">
      <w:pPr>
        <w:pStyle w:val="Bibliography"/>
        <w:rPr>
          <w:rFonts w:ascii="Times New Roman" w:hAnsi="Times New Roman" w:cs="Times New Roman"/>
        </w:rPr>
      </w:pPr>
      <w:proofErr w:type="spellStart"/>
      <w:r w:rsidRPr="00137AC7">
        <w:rPr>
          <w:rFonts w:ascii="Times New Roman" w:hAnsi="Times New Roman" w:cs="Times New Roman"/>
        </w:rPr>
        <w:t>Maechler</w:t>
      </w:r>
      <w:proofErr w:type="spellEnd"/>
      <w:r w:rsidRPr="00137AC7">
        <w:rPr>
          <w:rFonts w:ascii="Times New Roman" w:hAnsi="Times New Roman" w:cs="Times New Roman"/>
        </w:rPr>
        <w:t xml:space="preserve">, M., </w:t>
      </w:r>
      <w:proofErr w:type="spellStart"/>
      <w:r w:rsidRPr="00137AC7">
        <w:rPr>
          <w:rFonts w:ascii="Times New Roman" w:hAnsi="Times New Roman" w:cs="Times New Roman"/>
        </w:rPr>
        <w:t>Rousseeuw</w:t>
      </w:r>
      <w:proofErr w:type="spellEnd"/>
      <w:r w:rsidRPr="00137AC7">
        <w:rPr>
          <w:rFonts w:ascii="Times New Roman" w:hAnsi="Times New Roman" w:cs="Times New Roman"/>
        </w:rPr>
        <w:t xml:space="preserve">, P., </w:t>
      </w:r>
      <w:proofErr w:type="spellStart"/>
      <w:r w:rsidRPr="00137AC7">
        <w:rPr>
          <w:rFonts w:ascii="Times New Roman" w:hAnsi="Times New Roman" w:cs="Times New Roman"/>
        </w:rPr>
        <w:t>Struyf</w:t>
      </w:r>
      <w:proofErr w:type="spellEnd"/>
      <w:r w:rsidRPr="00137AC7">
        <w:rPr>
          <w:rFonts w:ascii="Times New Roman" w:hAnsi="Times New Roman" w:cs="Times New Roman"/>
        </w:rPr>
        <w:t xml:space="preserve">, A., Hubert, M., &amp; </w:t>
      </w:r>
      <w:proofErr w:type="spellStart"/>
      <w:r w:rsidRPr="00137AC7">
        <w:rPr>
          <w:rFonts w:ascii="Times New Roman" w:hAnsi="Times New Roman" w:cs="Times New Roman"/>
        </w:rPr>
        <w:t>Hornik</w:t>
      </w:r>
      <w:proofErr w:type="spellEnd"/>
      <w:r w:rsidRPr="00137AC7">
        <w:rPr>
          <w:rFonts w:ascii="Times New Roman" w:hAnsi="Times New Roman" w:cs="Times New Roman"/>
        </w:rPr>
        <w:t xml:space="preserve">, K. (2022). </w:t>
      </w:r>
      <w:r w:rsidRPr="00137AC7">
        <w:rPr>
          <w:rFonts w:ascii="Times New Roman" w:hAnsi="Times New Roman" w:cs="Times New Roman"/>
          <w:i/>
          <w:iCs/>
        </w:rPr>
        <w:t>cluster: Cluster Analysis Basics and Extensions</w:t>
      </w:r>
      <w:r w:rsidRPr="00137AC7">
        <w:rPr>
          <w:rFonts w:ascii="Times New Roman" w:hAnsi="Times New Roman" w:cs="Times New Roman"/>
        </w:rPr>
        <w:t>. https://CRAN.R-project.org/package=cluster</w:t>
      </w:r>
    </w:p>
    <w:p w14:paraId="35C61820"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Neumann, C., &amp; Kulik, L. (2020). </w:t>
      </w:r>
      <w:proofErr w:type="spellStart"/>
      <w:r w:rsidRPr="00137AC7">
        <w:rPr>
          <w:rFonts w:ascii="Times New Roman" w:hAnsi="Times New Roman" w:cs="Times New Roman"/>
          <w:i/>
          <w:iCs/>
        </w:rPr>
        <w:t>EloRating</w:t>
      </w:r>
      <w:proofErr w:type="spellEnd"/>
      <w:r w:rsidRPr="00137AC7">
        <w:rPr>
          <w:rFonts w:ascii="Times New Roman" w:hAnsi="Times New Roman" w:cs="Times New Roman"/>
          <w:i/>
          <w:iCs/>
        </w:rPr>
        <w:t>: Animal Dominance Hierarchies by Elo Rating</w:t>
      </w:r>
      <w:r w:rsidRPr="00137AC7">
        <w:rPr>
          <w:rFonts w:ascii="Times New Roman" w:hAnsi="Times New Roman" w:cs="Times New Roman"/>
        </w:rPr>
        <w:t>. https://CRAN.R-project.org/package=EloRating</w:t>
      </w:r>
    </w:p>
    <w:p w14:paraId="0B98578C"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Post, S. / A. (2020). </w:t>
      </w:r>
      <w:r w:rsidRPr="00137AC7">
        <w:rPr>
          <w:rFonts w:ascii="Times New Roman" w:hAnsi="Times New Roman" w:cs="Times New Roman"/>
          <w:i/>
          <w:iCs/>
        </w:rPr>
        <w:t>MMA Online Gambling Industry</w:t>
      </w:r>
      <w:r w:rsidRPr="00137AC7">
        <w:rPr>
          <w:rFonts w:ascii="Times New Roman" w:hAnsi="Times New Roman" w:cs="Times New Roman"/>
        </w:rPr>
        <w:t>. https://mymmanews.com/mma-online-gambling-industry/</w:t>
      </w:r>
    </w:p>
    <w:p w14:paraId="6E635A1E"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R Core Team. (2022). </w:t>
      </w:r>
      <w:r w:rsidRPr="00137AC7">
        <w:rPr>
          <w:rFonts w:ascii="Times New Roman" w:hAnsi="Times New Roman" w:cs="Times New Roman"/>
          <w:i/>
          <w:iCs/>
        </w:rPr>
        <w:t>R: A Language and Environment for Statistical Computing</w:t>
      </w:r>
      <w:r w:rsidRPr="00137AC7">
        <w:rPr>
          <w:rFonts w:ascii="Times New Roman" w:hAnsi="Times New Roman" w:cs="Times New Roman"/>
        </w:rPr>
        <w:t>. R Foundation for Statistical Computing. https://www.R-project.org/</w:t>
      </w:r>
    </w:p>
    <w:p w14:paraId="74851CF1"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Sharma, G., &amp; </w:t>
      </w:r>
      <w:proofErr w:type="spellStart"/>
      <w:r w:rsidRPr="00137AC7">
        <w:rPr>
          <w:rFonts w:ascii="Times New Roman" w:hAnsi="Times New Roman" w:cs="Times New Roman"/>
        </w:rPr>
        <w:t>Uttam</w:t>
      </w:r>
      <w:proofErr w:type="spellEnd"/>
      <w:r w:rsidRPr="00137AC7">
        <w:rPr>
          <w:rFonts w:ascii="Times New Roman" w:hAnsi="Times New Roman" w:cs="Times New Roman"/>
        </w:rPr>
        <w:t xml:space="preserve">, A. K. (2021). Multilayer Neural Network Model for Mixed martial arts Winner Prediction. </w:t>
      </w:r>
      <w:r w:rsidRPr="00137AC7">
        <w:rPr>
          <w:rFonts w:ascii="Times New Roman" w:hAnsi="Times New Roman" w:cs="Times New Roman"/>
          <w:i/>
          <w:iCs/>
        </w:rPr>
        <w:t>2021 5th International Conference on Information Systems and Computer Networks (ISCON)</w:t>
      </w:r>
      <w:r w:rsidRPr="00137AC7">
        <w:rPr>
          <w:rFonts w:ascii="Times New Roman" w:hAnsi="Times New Roman" w:cs="Times New Roman"/>
        </w:rPr>
        <w:t>, 1–5. https://doi.org/10.1109/ISCON52037.2021.9702452</w:t>
      </w:r>
    </w:p>
    <w:p w14:paraId="31B4470F"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Thiele, C., &amp; Hirschfeld, G. (2021). </w:t>
      </w:r>
      <w:proofErr w:type="spellStart"/>
      <w:r w:rsidRPr="00137AC7">
        <w:rPr>
          <w:rFonts w:ascii="Times New Roman" w:hAnsi="Times New Roman" w:cs="Times New Roman"/>
        </w:rPr>
        <w:t>cutpointr</w:t>
      </w:r>
      <w:proofErr w:type="spellEnd"/>
      <w:r w:rsidRPr="00137AC7">
        <w:rPr>
          <w:rFonts w:ascii="Times New Roman" w:hAnsi="Times New Roman" w:cs="Times New Roman"/>
        </w:rPr>
        <w:t xml:space="preserve">: Improved Estimation and Validation of Optimal </w:t>
      </w:r>
      <w:proofErr w:type="spellStart"/>
      <w:r w:rsidRPr="00137AC7">
        <w:rPr>
          <w:rFonts w:ascii="Times New Roman" w:hAnsi="Times New Roman" w:cs="Times New Roman"/>
        </w:rPr>
        <w:t>Cutpoints</w:t>
      </w:r>
      <w:proofErr w:type="spellEnd"/>
      <w:r w:rsidRPr="00137AC7">
        <w:rPr>
          <w:rFonts w:ascii="Times New Roman" w:hAnsi="Times New Roman" w:cs="Times New Roman"/>
        </w:rPr>
        <w:t xml:space="preserve"> in R. </w:t>
      </w:r>
      <w:r w:rsidRPr="00137AC7">
        <w:rPr>
          <w:rFonts w:ascii="Times New Roman" w:hAnsi="Times New Roman" w:cs="Times New Roman"/>
          <w:i/>
          <w:iCs/>
        </w:rPr>
        <w:t>Journal of Statistical Software</w:t>
      </w:r>
      <w:r w:rsidRPr="00137AC7">
        <w:rPr>
          <w:rFonts w:ascii="Times New Roman" w:hAnsi="Times New Roman" w:cs="Times New Roman"/>
        </w:rPr>
        <w:t xml:space="preserve">, </w:t>
      </w:r>
      <w:r w:rsidRPr="00137AC7">
        <w:rPr>
          <w:rFonts w:ascii="Times New Roman" w:hAnsi="Times New Roman" w:cs="Times New Roman"/>
          <w:i/>
          <w:iCs/>
        </w:rPr>
        <w:t>98</w:t>
      </w:r>
      <w:r w:rsidRPr="00137AC7">
        <w:rPr>
          <w:rFonts w:ascii="Times New Roman" w:hAnsi="Times New Roman" w:cs="Times New Roman"/>
        </w:rPr>
        <w:t>(11), 1–27. https://doi.org/10.18637/jss.v098.i11</w:t>
      </w:r>
    </w:p>
    <w:p w14:paraId="6C16C783"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i/>
          <w:iCs/>
        </w:rPr>
        <w:lastRenderedPageBreak/>
        <w:t>Unified Rules – Association of Boxing Commissions</w:t>
      </w:r>
      <w:r w:rsidRPr="00137AC7">
        <w:rPr>
          <w:rFonts w:ascii="Times New Roman" w:hAnsi="Times New Roman" w:cs="Times New Roman"/>
        </w:rPr>
        <w:t>. (n.d.). Retrieved December 1, 2022, from https://www.abcboxing.com/unified-rules/</w:t>
      </w:r>
    </w:p>
    <w:p w14:paraId="40F0EE37" w14:textId="77777777" w:rsidR="0027248D" w:rsidRPr="00137AC7" w:rsidRDefault="0027248D" w:rsidP="0027248D">
      <w:pPr>
        <w:pStyle w:val="Bibliography"/>
        <w:rPr>
          <w:rFonts w:ascii="Times New Roman" w:hAnsi="Times New Roman" w:cs="Times New Roman"/>
        </w:rPr>
      </w:pPr>
      <w:r w:rsidRPr="00137AC7">
        <w:rPr>
          <w:rFonts w:ascii="Times New Roman" w:hAnsi="Times New Roman" w:cs="Times New Roman"/>
        </w:rPr>
        <w:t xml:space="preserve">Wickham, H., </w:t>
      </w:r>
      <w:proofErr w:type="spellStart"/>
      <w:r w:rsidRPr="00137AC7">
        <w:rPr>
          <w:rFonts w:ascii="Times New Roman" w:hAnsi="Times New Roman" w:cs="Times New Roman"/>
        </w:rPr>
        <w:t>Averick</w:t>
      </w:r>
      <w:proofErr w:type="spellEnd"/>
      <w:r w:rsidRPr="00137AC7">
        <w:rPr>
          <w:rFonts w:ascii="Times New Roman" w:hAnsi="Times New Roman" w:cs="Times New Roman"/>
        </w:rPr>
        <w:t xml:space="preserve">, M., Bryan, J., Chang, W., McGowan, L. D., François, R., </w:t>
      </w:r>
      <w:proofErr w:type="spellStart"/>
      <w:r w:rsidRPr="00137AC7">
        <w:rPr>
          <w:rFonts w:ascii="Times New Roman" w:hAnsi="Times New Roman" w:cs="Times New Roman"/>
        </w:rPr>
        <w:t>Grolemund</w:t>
      </w:r>
      <w:proofErr w:type="spellEnd"/>
      <w:r w:rsidRPr="00137AC7">
        <w:rPr>
          <w:rFonts w:ascii="Times New Roman" w:hAnsi="Times New Roman" w:cs="Times New Roman"/>
        </w:rPr>
        <w:t xml:space="preserve">, G., Hayes, A., Henry, L., Hester, J., Kuhn, M., Pedersen, T. L., Miller, E., Bache, S. M., Müller, K., </w:t>
      </w:r>
      <w:proofErr w:type="spellStart"/>
      <w:r w:rsidRPr="00137AC7">
        <w:rPr>
          <w:rFonts w:ascii="Times New Roman" w:hAnsi="Times New Roman" w:cs="Times New Roman"/>
        </w:rPr>
        <w:t>Ooms</w:t>
      </w:r>
      <w:proofErr w:type="spellEnd"/>
      <w:r w:rsidRPr="00137AC7">
        <w:rPr>
          <w:rFonts w:ascii="Times New Roman" w:hAnsi="Times New Roman" w:cs="Times New Roman"/>
        </w:rPr>
        <w:t xml:space="preserve">, J., Robinson, D., Seidel, D. P., </w:t>
      </w:r>
      <w:proofErr w:type="spellStart"/>
      <w:r w:rsidRPr="00137AC7">
        <w:rPr>
          <w:rFonts w:ascii="Times New Roman" w:hAnsi="Times New Roman" w:cs="Times New Roman"/>
        </w:rPr>
        <w:t>Spinu</w:t>
      </w:r>
      <w:proofErr w:type="spellEnd"/>
      <w:r w:rsidRPr="00137AC7">
        <w:rPr>
          <w:rFonts w:ascii="Times New Roman" w:hAnsi="Times New Roman" w:cs="Times New Roman"/>
        </w:rPr>
        <w:t xml:space="preserve">, V., … </w:t>
      </w:r>
      <w:proofErr w:type="spellStart"/>
      <w:r w:rsidRPr="00137AC7">
        <w:rPr>
          <w:rFonts w:ascii="Times New Roman" w:hAnsi="Times New Roman" w:cs="Times New Roman"/>
        </w:rPr>
        <w:t>Yutani</w:t>
      </w:r>
      <w:proofErr w:type="spellEnd"/>
      <w:r w:rsidRPr="00137AC7">
        <w:rPr>
          <w:rFonts w:ascii="Times New Roman" w:hAnsi="Times New Roman" w:cs="Times New Roman"/>
        </w:rPr>
        <w:t xml:space="preserve">, H. (2019). Welcome to the </w:t>
      </w:r>
      <w:proofErr w:type="spellStart"/>
      <w:r w:rsidRPr="00137AC7">
        <w:rPr>
          <w:rFonts w:ascii="Times New Roman" w:hAnsi="Times New Roman" w:cs="Times New Roman"/>
        </w:rPr>
        <w:t>tidyverse</w:t>
      </w:r>
      <w:proofErr w:type="spellEnd"/>
      <w:r w:rsidRPr="00137AC7">
        <w:rPr>
          <w:rFonts w:ascii="Times New Roman" w:hAnsi="Times New Roman" w:cs="Times New Roman"/>
        </w:rPr>
        <w:t xml:space="preserve">. </w:t>
      </w:r>
      <w:r w:rsidRPr="00137AC7">
        <w:rPr>
          <w:rFonts w:ascii="Times New Roman" w:hAnsi="Times New Roman" w:cs="Times New Roman"/>
          <w:i/>
          <w:iCs/>
        </w:rPr>
        <w:t xml:space="preserve">Journal of </w:t>
      </w:r>
      <w:proofErr w:type="gramStart"/>
      <w:r w:rsidRPr="00137AC7">
        <w:rPr>
          <w:rFonts w:ascii="Times New Roman" w:hAnsi="Times New Roman" w:cs="Times New Roman"/>
          <w:i/>
          <w:iCs/>
        </w:rPr>
        <w:t>Open Source</w:t>
      </w:r>
      <w:proofErr w:type="gramEnd"/>
      <w:r w:rsidRPr="00137AC7">
        <w:rPr>
          <w:rFonts w:ascii="Times New Roman" w:hAnsi="Times New Roman" w:cs="Times New Roman"/>
          <w:i/>
          <w:iCs/>
        </w:rPr>
        <w:t xml:space="preserve"> Software</w:t>
      </w:r>
      <w:r w:rsidRPr="00137AC7">
        <w:rPr>
          <w:rFonts w:ascii="Times New Roman" w:hAnsi="Times New Roman" w:cs="Times New Roman"/>
        </w:rPr>
        <w:t xml:space="preserve">, </w:t>
      </w:r>
      <w:r w:rsidRPr="00137AC7">
        <w:rPr>
          <w:rFonts w:ascii="Times New Roman" w:hAnsi="Times New Roman" w:cs="Times New Roman"/>
          <w:i/>
          <w:iCs/>
        </w:rPr>
        <w:t>4</w:t>
      </w:r>
      <w:r w:rsidRPr="00137AC7">
        <w:rPr>
          <w:rFonts w:ascii="Times New Roman" w:hAnsi="Times New Roman" w:cs="Times New Roman"/>
        </w:rPr>
        <w:t>(43), 1686. https://doi.org/10.21105/joss.01686</w:t>
      </w:r>
    </w:p>
    <w:p w14:paraId="4B52AC35" w14:textId="47258139" w:rsidR="00EE6C20" w:rsidRPr="00137AC7" w:rsidRDefault="00EE6C20" w:rsidP="008E685B">
      <w:pPr>
        <w:spacing w:line="480" w:lineRule="auto"/>
        <w:rPr>
          <w:rFonts w:ascii="Times New Roman" w:hAnsi="Times New Roman" w:cs="Times New Roman"/>
        </w:rPr>
      </w:pPr>
      <w:r w:rsidRPr="00137AC7">
        <w:rPr>
          <w:rFonts w:ascii="Times New Roman" w:hAnsi="Times New Roman" w:cs="Times New Roman"/>
        </w:rPr>
        <w:fldChar w:fldCharType="end"/>
      </w:r>
    </w:p>
    <w:sectPr w:rsidR="00EE6C20" w:rsidRPr="00137AC7" w:rsidSect="00C277BA">
      <w:headerReference w:type="even" r:id="rId12"/>
      <w:head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FAF23" w14:textId="77777777" w:rsidR="0052617D" w:rsidRDefault="0052617D" w:rsidP="00C277BA">
      <w:r>
        <w:separator/>
      </w:r>
    </w:p>
  </w:endnote>
  <w:endnote w:type="continuationSeparator" w:id="0">
    <w:p w14:paraId="7879521F" w14:textId="77777777" w:rsidR="0052617D" w:rsidRDefault="0052617D" w:rsidP="00C277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98493E" w14:textId="77777777" w:rsidR="0052617D" w:rsidRDefault="0052617D" w:rsidP="00C277BA">
      <w:r>
        <w:separator/>
      </w:r>
    </w:p>
  </w:footnote>
  <w:footnote w:type="continuationSeparator" w:id="0">
    <w:p w14:paraId="54FFFCF5" w14:textId="77777777" w:rsidR="0052617D" w:rsidRDefault="0052617D" w:rsidP="00C277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1672270"/>
      <w:docPartObj>
        <w:docPartGallery w:val="Page Numbers (Top of Page)"/>
        <w:docPartUnique/>
      </w:docPartObj>
    </w:sdtPr>
    <w:sdtContent>
      <w:p w14:paraId="38AD05FA" w14:textId="0DBDB58B" w:rsidR="00C277BA" w:rsidRDefault="00C277BA" w:rsidP="000E0F0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3A7527" w14:textId="77777777" w:rsidR="00C277BA" w:rsidRDefault="00C277BA" w:rsidP="00C277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0229097"/>
      <w:docPartObj>
        <w:docPartGallery w:val="Page Numbers (Top of Page)"/>
        <w:docPartUnique/>
      </w:docPartObj>
    </w:sdtPr>
    <w:sdtContent>
      <w:p w14:paraId="3C729316" w14:textId="7758F0D4" w:rsidR="00C277BA" w:rsidRDefault="00C277BA" w:rsidP="000E0F0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CEF9035" w14:textId="1529CD50" w:rsidR="00C277BA" w:rsidRDefault="00C277BA" w:rsidP="00C277BA">
    <w:pPr>
      <w:pStyle w:val="Header"/>
      <w:ind w:right="360"/>
    </w:pPr>
    <w:r>
      <w:t>MACHINE LEARNING MMA</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A71"/>
    <w:rsid w:val="000172C8"/>
    <w:rsid w:val="00040F70"/>
    <w:rsid w:val="00084B5D"/>
    <w:rsid w:val="000B2E9B"/>
    <w:rsid w:val="000C08F3"/>
    <w:rsid w:val="00126000"/>
    <w:rsid w:val="001278AA"/>
    <w:rsid w:val="00133D9A"/>
    <w:rsid w:val="00137AC7"/>
    <w:rsid w:val="00146AF8"/>
    <w:rsid w:val="001772DA"/>
    <w:rsid w:val="00180DB6"/>
    <w:rsid w:val="001D0D3B"/>
    <w:rsid w:val="001E54B8"/>
    <w:rsid w:val="001F51A6"/>
    <w:rsid w:val="00271140"/>
    <w:rsid w:val="002711D2"/>
    <w:rsid w:val="00272411"/>
    <w:rsid w:val="0027248D"/>
    <w:rsid w:val="00301C8F"/>
    <w:rsid w:val="00303F47"/>
    <w:rsid w:val="00322700"/>
    <w:rsid w:val="00330EA7"/>
    <w:rsid w:val="003418A8"/>
    <w:rsid w:val="0034526E"/>
    <w:rsid w:val="00347677"/>
    <w:rsid w:val="0035438A"/>
    <w:rsid w:val="00370177"/>
    <w:rsid w:val="00384BC5"/>
    <w:rsid w:val="003C3209"/>
    <w:rsid w:val="003F7308"/>
    <w:rsid w:val="004028B8"/>
    <w:rsid w:val="0041248A"/>
    <w:rsid w:val="00454389"/>
    <w:rsid w:val="00470AEC"/>
    <w:rsid w:val="004722CA"/>
    <w:rsid w:val="004862F4"/>
    <w:rsid w:val="00495276"/>
    <w:rsid w:val="004D2670"/>
    <w:rsid w:val="004F2FC5"/>
    <w:rsid w:val="00502A01"/>
    <w:rsid w:val="00507B2A"/>
    <w:rsid w:val="0052617D"/>
    <w:rsid w:val="005551C5"/>
    <w:rsid w:val="00563A71"/>
    <w:rsid w:val="00581E2D"/>
    <w:rsid w:val="005C346F"/>
    <w:rsid w:val="005E6E5B"/>
    <w:rsid w:val="005F15D1"/>
    <w:rsid w:val="00654EDB"/>
    <w:rsid w:val="00674041"/>
    <w:rsid w:val="00690457"/>
    <w:rsid w:val="006A2063"/>
    <w:rsid w:val="006A61C9"/>
    <w:rsid w:val="006D3D3A"/>
    <w:rsid w:val="00740302"/>
    <w:rsid w:val="00757D76"/>
    <w:rsid w:val="00764170"/>
    <w:rsid w:val="007677A3"/>
    <w:rsid w:val="00775B41"/>
    <w:rsid w:val="007C366F"/>
    <w:rsid w:val="007D27E5"/>
    <w:rsid w:val="007F17C6"/>
    <w:rsid w:val="00827B1D"/>
    <w:rsid w:val="00837179"/>
    <w:rsid w:val="00872A45"/>
    <w:rsid w:val="008B45A5"/>
    <w:rsid w:val="008D5103"/>
    <w:rsid w:val="008E685B"/>
    <w:rsid w:val="00923971"/>
    <w:rsid w:val="00932554"/>
    <w:rsid w:val="00935E1E"/>
    <w:rsid w:val="0094365F"/>
    <w:rsid w:val="00973BD1"/>
    <w:rsid w:val="00973EC8"/>
    <w:rsid w:val="00974891"/>
    <w:rsid w:val="0099561B"/>
    <w:rsid w:val="009C63FD"/>
    <w:rsid w:val="009E3773"/>
    <w:rsid w:val="009E626B"/>
    <w:rsid w:val="009F08FA"/>
    <w:rsid w:val="00A07285"/>
    <w:rsid w:val="00A17DBA"/>
    <w:rsid w:val="00A222F3"/>
    <w:rsid w:val="00A439E7"/>
    <w:rsid w:val="00A44BDD"/>
    <w:rsid w:val="00A548AE"/>
    <w:rsid w:val="00A55CFA"/>
    <w:rsid w:val="00A5797A"/>
    <w:rsid w:val="00A61592"/>
    <w:rsid w:val="00A72B54"/>
    <w:rsid w:val="00A76D28"/>
    <w:rsid w:val="00A95345"/>
    <w:rsid w:val="00A960C4"/>
    <w:rsid w:val="00AA0172"/>
    <w:rsid w:val="00AA4D73"/>
    <w:rsid w:val="00AA7B52"/>
    <w:rsid w:val="00AC4C95"/>
    <w:rsid w:val="00AF0C20"/>
    <w:rsid w:val="00AF6B76"/>
    <w:rsid w:val="00B435B1"/>
    <w:rsid w:val="00B4668F"/>
    <w:rsid w:val="00B752E3"/>
    <w:rsid w:val="00B90910"/>
    <w:rsid w:val="00B9352E"/>
    <w:rsid w:val="00BE4B3C"/>
    <w:rsid w:val="00BE5F61"/>
    <w:rsid w:val="00C078CB"/>
    <w:rsid w:val="00C24BA1"/>
    <w:rsid w:val="00C277BA"/>
    <w:rsid w:val="00C44D4B"/>
    <w:rsid w:val="00C62AFB"/>
    <w:rsid w:val="00C80A99"/>
    <w:rsid w:val="00CC0275"/>
    <w:rsid w:val="00CD6C77"/>
    <w:rsid w:val="00D054CF"/>
    <w:rsid w:val="00D36B3F"/>
    <w:rsid w:val="00D60943"/>
    <w:rsid w:val="00DA4DA4"/>
    <w:rsid w:val="00DD35C8"/>
    <w:rsid w:val="00DD7368"/>
    <w:rsid w:val="00E00070"/>
    <w:rsid w:val="00E0192F"/>
    <w:rsid w:val="00E538BD"/>
    <w:rsid w:val="00E8058B"/>
    <w:rsid w:val="00E80D2C"/>
    <w:rsid w:val="00ED1B35"/>
    <w:rsid w:val="00EE6C20"/>
    <w:rsid w:val="00F20494"/>
    <w:rsid w:val="00F26898"/>
    <w:rsid w:val="00F36FA5"/>
    <w:rsid w:val="00F73B6B"/>
    <w:rsid w:val="00F921BC"/>
    <w:rsid w:val="00F95D11"/>
    <w:rsid w:val="00FB07B4"/>
    <w:rsid w:val="00FB0FA1"/>
    <w:rsid w:val="00FC521A"/>
    <w:rsid w:val="00FD19F4"/>
    <w:rsid w:val="00FD7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46208"/>
  <w15:chartTrackingRefBased/>
  <w15:docId w15:val="{765798F1-A620-814F-BDA1-59D4B9166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6C20"/>
    <w:pPr>
      <w:spacing w:line="480" w:lineRule="auto"/>
      <w:ind w:left="720" w:hanging="720"/>
    </w:pPr>
  </w:style>
  <w:style w:type="character" w:styleId="PlaceholderText">
    <w:name w:val="Placeholder Text"/>
    <w:basedOn w:val="DefaultParagraphFont"/>
    <w:uiPriority w:val="99"/>
    <w:semiHidden/>
    <w:rsid w:val="007D27E5"/>
    <w:rPr>
      <w:color w:val="808080"/>
    </w:rPr>
  </w:style>
  <w:style w:type="character" w:customStyle="1" w:styleId="mjx-char">
    <w:name w:val="mjx-char"/>
    <w:basedOn w:val="DefaultParagraphFont"/>
    <w:rsid w:val="007D27E5"/>
  </w:style>
  <w:style w:type="paragraph" w:styleId="HTMLPreformatted">
    <w:name w:val="HTML Preformatted"/>
    <w:basedOn w:val="Normal"/>
    <w:link w:val="HTMLPreformattedChar"/>
    <w:uiPriority w:val="99"/>
    <w:semiHidden/>
    <w:unhideWhenUsed/>
    <w:rsid w:val="007D27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D27E5"/>
    <w:rPr>
      <w:rFonts w:ascii="Courier New" w:eastAsia="Times New Roman" w:hAnsi="Courier New" w:cs="Courier New"/>
      <w:sz w:val="20"/>
      <w:szCs w:val="20"/>
    </w:rPr>
  </w:style>
  <w:style w:type="character" w:styleId="HTMLCode">
    <w:name w:val="HTML Code"/>
    <w:basedOn w:val="DefaultParagraphFont"/>
    <w:uiPriority w:val="99"/>
    <w:semiHidden/>
    <w:unhideWhenUsed/>
    <w:rsid w:val="007D27E5"/>
    <w:rPr>
      <w:rFonts w:ascii="Courier New" w:eastAsia="Times New Roman" w:hAnsi="Courier New" w:cs="Courier New"/>
      <w:sz w:val="20"/>
      <w:szCs w:val="20"/>
    </w:rPr>
  </w:style>
  <w:style w:type="character" w:customStyle="1" w:styleId="hljs-keyword">
    <w:name w:val="hljs-keyword"/>
    <w:basedOn w:val="DefaultParagraphFont"/>
    <w:rsid w:val="007D27E5"/>
  </w:style>
  <w:style w:type="character" w:customStyle="1" w:styleId="hljs-builtin">
    <w:name w:val="hljs-built_in"/>
    <w:basedOn w:val="DefaultParagraphFont"/>
    <w:rsid w:val="007D27E5"/>
  </w:style>
  <w:style w:type="table" w:styleId="TableGrid">
    <w:name w:val="Table Grid"/>
    <w:basedOn w:val="TableNormal"/>
    <w:uiPriority w:val="39"/>
    <w:rsid w:val="003418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60943"/>
    <w:rPr>
      <w:color w:val="0563C1" w:themeColor="hyperlink"/>
      <w:u w:val="single"/>
    </w:rPr>
  </w:style>
  <w:style w:type="character" w:styleId="UnresolvedMention">
    <w:name w:val="Unresolved Mention"/>
    <w:basedOn w:val="DefaultParagraphFont"/>
    <w:uiPriority w:val="99"/>
    <w:semiHidden/>
    <w:unhideWhenUsed/>
    <w:rsid w:val="00D60943"/>
    <w:rPr>
      <w:color w:val="605E5C"/>
      <w:shd w:val="clear" w:color="auto" w:fill="E1DFDD"/>
    </w:rPr>
  </w:style>
  <w:style w:type="paragraph" w:styleId="Header">
    <w:name w:val="header"/>
    <w:basedOn w:val="Normal"/>
    <w:link w:val="HeaderChar"/>
    <w:uiPriority w:val="99"/>
    <w:unhideWhenUsed/>
    <w:rsid w:val="00C277BA"/>
    <w:pPr>
      <w:tabs>
        <w:tab w:val="center" w:pos="4680"/>
        <w:tab w:val="right" w:pos="9360"/>
      </w:tabs>
    </w:pPr>
  </w:style>
  <w:style w:type="character" w:customStyle="1" w:styleId="HeaderChar">
    <w:name w:val="Header Char"/>
    <w:basedOn w:val="DefaultParagraphFont"/>
    <w:link w:val="Header"/>
    <w:uiPriority w:val="99"/>
    <w:rsid w:val="00C277BA"/>
  </w:style>
  <w:style w:type="paragraph" w:styleId="Footer">
    <w:name w:val="footer"/>
    <w:basedOn w:val="Normal"/>
    <w:link w:val="FooterChar"/>
    <w:uiPriority w:val="99"/>
    <w:unhideWhenUsed/>
    <w:rsid w:val="00C277BA"/>
    <w:pPr>
      <w:tabs>
        <w:tab w:val="center" w:pos="4680"/>
        <w:tab w:val="right" w:pos="9360"/>
      </w:tabs>
    </w:pPr>
  </w:style>
  <w:style w:type="character" w:customStyle="1" w:styleId="FooterChar">
    <w:name w:val="Footer Char"/>
    <w:basedOn w:val="DefaultParagraphFont"/>
    <w:link w:val="Footer"/>
    <w:uiPriority w:val="99"/>
    <w:rsid w:val="00C277BA"/>
  </w:style>
  <w:style w:type="character" w:styleId="PageNumber">
    <w:name w:val="page number"/>
    <w:basedOn w:val="DefaultParagraphFont"/>
    <w:uiPriority w:val="99"/>
    <w:semiHidden/>
    <w:unhideWhenUsed/>
    <w:rsid w:val="00C277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66246">
      <w:bodyDiv w:val="1"/>
      <w:marLeft w:val="0"/>
      <w:marRight w:val="0"/>
      <w:marTop w:val="0"/>
      <w:marBottom w:val="0"/>
      <w:divBdr>
        <w:top w:val="none" w:sz="0" w:space="0" w:color="auto"/>
        <w:left w:val="none" w:sz="0" w:space="0" w:color="auto"/>
        <w:bottom w:val="none" w:sz="0" w:space="0" w:color="auto"/>
        <w:right w:val="none" w:sz="0" w:space="0" w:color="auto"/>
      </w:divBdr>
    </w:div>
    <w:div w:id="286546114">
      <w:bodyDiv w:val="1"/>
      <w:marLeft w:val="0"/>
      <w:marRight w:val="0"/>
      <w:marTop w:val="0"/>
      <w:marBottom w:val="0"/>
      <w:divBdr>
        <w:top w:val="none" w:sz="0" w:space="0" w:color="auto"/>
        <w:left w:val="none" w:sz="0" w:space="0" w:color="auto"/>
        <w:bottom w:val="none" w:sz="0" w:space="0" w:color="auto"/>
        <w:right w:val="none" w:sz="0" w:space="0" w:color="auto"/>
      </w:divBdr>
    </w:div>
    <w:div w:id="1331326981">
      <w:bodyDiv w:val="1"/>
      <w:marLeft w:val="0"/>
      <w:marRight w:val="0"/>
      <w:marTop w:val="0"/>
      <w:marBottom w:val="0"/>
      <w:divBdr>
        <w:top w:val="none" w:sz="0" w:space="0" w:color="auto"/>
        <w:left w:val="none" w:sz="0" w:space="0" w:color="auto"/>
        <w:bottom w:val="none" w:sz="0" w:space="0" w:color="auto"/>
        <w:right w:val="none" w:sz="0" w:space="0" w:color="auto"/>
      </w:divBdr>
    </w:div>
    <w:div w:id="1737821547">
      <w:bodyDiv w:val="1"/>
      <w:marLeft w:val="0"/>
      <w:marRight w:val="0"/>
      <w:marTop w:val="0"/>
      <w:marBottom w:val="0"/>
      <w:divBdr>
        <w:top w:val="none" w:sz="0" w:space="0" w:color="auto"/>
        <w:left w:val="none" w:sz="0" w:space="0" w:color="auto"/>
        <w:bottom w:val="none" w:sz="0" w:space="0" w:color="auto"/>
        <w:right w:val="none" w:sz="0" w:space="0" w:color="auto"/>
      </w:divBdr>
    </w:div>
    <w:div w:id="1783960213">
      <w:bodyDiv w:val="1"/>
      <w:marLeft w:val="0"/>
      <w:marRight w:val="0"/>
      <w:marTop w:val="0"/>
      <w:marBottom w:val="0"/>
      <w:divBdr>
        <w:top w:val="none" w:sz="0" w:space="0" w:color="auto"/>
        <w:left w:val="none" w:sz="0" w:space="0" w:color="auto"/>
        <w:bottom w:val="none" w:sz="0" w:space="0" w:color="auto"/>
        <w:right w:val="none" w:sz="0" w:space="0" w:color="auto"/>
      </w:divBdr>
    </w:div>
    <w:div w:id="2034380946">
      <w:bodyDiv w:val="1"/>
      <w:marLeft w:val="0"/>
      <w:marRight w:val="0"/>
      <w:marTop w:val="0"/>
      <w:marBottom w:val="0"/>
      <w:divBdr>
        <w:top w:val="none" w:sz="0" w:space="0" w:color="auto"/>
        <w:left w:val="none" w:sz="0" w:space="0" w:color="auto"/>
        <w:bottom w:val="none" w:sz="0" w:space="0" w:color="auto"/>
        <w:right w:val="none" w:sz="0" w:space="0" w:color="auto"/>
      </w:divBdr>
    </w:div>
    <w:div w:id="2131507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github.com/welindt2/DW-Final"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09019-2590-2242-A7E6-B24B8D5DB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4</Pages>
  <Words>5029</Words>
  <Characters>28669</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Welindt</dc:creator>
  <cp:keywords/>
  <dc:description/>
  <cp:lastModifiedBy>Dillon Welindt</cp:lastModifiedBy>
  <cp:revision>14</cp:revision>
  <cp:lastPrinted>2022-12-06T07:45:00Z</cp:lastPrinted>
  <dcterms:created xsi:type="dcterms:W3CDTF">2022-12-06T07:45:00Z</dcterms:created>
  <dcterms:modified xsi:type="dcterms:W3CDTF">2022-12-0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t8Fpxl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